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8A6742" w14:textId="77777777" w:rsidR="006B6180" w:rsidRPr="00953F7D" w:rsidRDefault="006B6180" w:rsidP="007D1D5D">
      <w:pPr>
        <w:spacing w:line="480" w:lineRule="auto"/>
        <w:rPr>
          <w:b/>
        </w:rPr>
      </w:pPr>
      <w:bookmarkStart w:id="0" w:name="_GoBack"/>
      <w:bookmarkEnd w:id="0"/>
      <w:r>
        <w:rPr>
          <w:b/>
        </w:rPr>
        <w:t>SUPPLEMENTARY MATERIAL</w:t>
      </w:r>
    </w:p>
    <w:p w14:paraId="0EA8278C" w14:textId="77777777" w:rsidR="006B6180" w:rsidRDefault="006B6180" w:rsidP="007D1D5D">
      <w:pPr>
        <w:spacing w:line="480" w:lineRule="auto"/>
        <w:rPr>
          <w:b/>
        </w:rPr>
      </w:pPr>
    </w:p>
    <w:p w14:paraId="6401CDCB" w14:textId="77777777" w:rsidR="006B6180" w:rsidRDefault="006B6180" w:rsidP="007D1D5D">
      <w:pPr>
        <w:spacing w:line="480" w:lineRule="auto"/>
        <w:rPr>
          <w:b/>
        </w:rPr>
      </w:pPr>
      <w:r>
        <w:rPr>
          <w:b/>
        </w:rPr>
        <w:t>Assessment Details</w:t>
      </w:r>
    </w:p>
    <w:p w14:paraId="3440DDD5" w14:textId="77777777" w:rsidR="006B6180" w:rsidRPr="0076184E" w:rsidRDefault="006B6180" w:rsidP="007D1D5D">
      <w:pPr>
        <w:spacing w:line="480" w:lineRule="auto"/>
        <w:rPr>
          <w:b/>
        </w:rPr>
      </w:pPr>
      <w:r w:rsidRPr="0076184E">
        <w:rPr>
          <w:b/>
        </w:rPr>
        <w:t>Immediate Post-Concussion Assessment and Cognitive Test (ImPACT)</w:t>
      </w:r>
    </w:p>
    <w:p w14:paraId="378AFC3C" w14:textId="0C1BFEF7" w:rsidR="006B6180" w:rsidRDefault="006B6180" w:rsidP="007D1D5D">
      <w:pPr>
        <w:spacing w:line="480" w:lineRule="auto"/>
      </w:pPr>
      <w:r>
        <w:t xml:space="preserve">  </w:t>
      </w:r>
      <w:r>
        <w:tab/>
        <w:t>The ImPACT battery is a computerized neurocognitive assessment that tests 6 cognitive domains</w:t>
      </w:r>
      <w:r>
        <w:fldChar w:fldCharType="begin"/>
      </w:r>
      <w:r w:rsidR="00E957DC">
        <w:instrText xml:space="preserve"> ADDIN EN.CITE &lt;EndNote&gt;&lt;Cite&gt;&lt;Author&gt;Belanger&lt;/Author&gt;&lt;Year&gt;2005&lt;/Year&gt;&lt;RecNum&gt;44&lt;/RecNum&gt;&lt;DisplayText&gt;(1)&lt;/DisplayText&gt;&lt;record&gt;&lt;rec-number&gt;44&lt;/rec-number&gt;&lt;foreign-keys&gt;&lt;key app="EN" db-id="rsd5xxf0y5drdteeestpxfvkzsv2fvxf2pw0" timestamp="1517095440"&gt;44&lt;/key&gt;&lt;/foreign-keys&gt;&lt;ref-type name="Journal Article"&gt;17&lt;/ref-type&gt;&lt;contributors&gt;&lt;authors&gt;&lt;author&gt;Belanger, H. G.&lt;/author&gt;&lt;author&gt;Vanderploeg, R. D.&lt;/author&gt;&lt;/authors&gt;&lt;/contributors&gt;&lt;auth-address&gt;James A. Haley Veterans&amp;apos; Hospital, Physical Medicine and Rehabilitation-117, 13000 Bruce B. Downs Blvd., Tampa, FL 33612, USA. Heather.Belanger@med.va.gov&lt;/auth-address&gt;&lt;titles&gt;&lt;title&gt;The neuropsychological impact of sports-related concussion: a meta-analysis&lt;/title&gt;&lt;secondary-title&gt;J Int Neuropsychol Soc&lt;/secondary-title&gt;&lt;/titles&gt;&lt;periodical&gt;&lt;full-title&gt;J Int Neuropsychol Soc&lt;/full-title&gt;&lt;/periodical&gt;&lt;pages&gt;345-57&lt;/pages&gt;&lt;volume&gt;11&lt;/volume&gt;&lt;number&gt;4&lt;/number&gt;&lt;keywords&gt;&lt;keyword&gt;Athletic Injuries/*physiopathology&lt;/keyword&gt;&lt;keyword&gt;Attention/physiology&lt;/keyword&gt;&lt;keyword&gt;Brain Concussion/*physiopathology&lt;/keyword&gt;&lt;keyword&gt;Cognition/*physiology&lt;/keyword&gt;&lt;keyword&gt;Humans&lt;/keyword&gt;&lt;keyword&gt;Memory/physiology&lt;/keyword&gt;&lt;keyword&gt;Neuropsychological Tests&lt;/keyword&gt;&lt;keyword&gt;*Outcome Assessment (Health Care)&lt;/keyword&gt;&lt;keyword&gt;Retrospective Studies&lt;/keyword&gt;&lt;/keywords&gt;&lt;dates&gt;&lt;year&gt;2005&lt;/year&gt;&lt;pub-dates&gt;&lt;date&gt;Jul&lt;/date&gt;&lt;/pub-dates&gt;&lt;/dates&gt;&lt;isbn&gt;1355-6177 (Print)&amp;#xD;1355-6177 (Linking)&lt;/isbn&gt;&lt;accession-num&gt;16209414&lt;/accession-num&gt;&lt;urls&gt;&lt;related-urls&gt;&lt;url&gt;https://www.ncbi.nlm.nih.gov/pubmed/16209414&lt;/url&gt;&lt;/related-urls&gt;&lt;/urls&gt;&lt;/record&gt;&lt;/Cite&gt;&lt;/EndNote&gt;</w:instrText>
      </w:r>
      <w:r>
        <w:fldChar w:fldCharType="separate"/>
      </w:r>
      <w:r w:rsidR="00E957DC">
        <w:rPr>
          <w:noProof/>
        </w:rPr>
        <w:t>(1)</w:t>
      </w:r>
      <w:r>
        <w:fldChar w:fldCharType="end"/>
      </w:r>
      <w:r>
        <w:t>. Upon completion of the battery, there are 5 composite scores computed. These scores are combinations of tests for verbal and visual memory, reaction time, visual motor processing speed, and impulse control</w:t>
      </w:r>
      <w:r>
        <w:fldChar w:fldCharType="begin"/>
      </w:r>
      <w:r w:rsidR="00E957DC">
        <w:instrText xml:space="preserve"> ADDIN EN.CITE &lt;EndNote&gt;&lt;Cite&gt;&lt;Author&gt;Schatz&lt;/Author&gt;&lt;Year&gt;2006&lt;/Year&gt;&lt;RecNum&gt;45&lt;/RecNum&gt;&lt;DisplayText&gt;(2)&lt;/DisplayText&gt;&lt;record&gt;&lt;rec-number&gt;45&lt;/rec-number&gt;&lt;foreign-keys&gt;&lt;key app="EN" db-id="rsd5xxf0y5drdteeestpxfvkzsv2fvxf2pw0" timestamp="1517095440"&gt;45&lt;/key&gt;&lt;/foreign-keys&gt;&lt;ref-type name="Journal Article"&gt;17&lt;/ref-type&gt;&lt;contributors&gt;&lt;authors&gt;&lt;author&gt;Schatz, P.&lt;/author&gt;&lt;author&gt;Pardini, J. E.&lt;/author&gt;&lt;author&gt;Lovell, M. R.&lt;/author&gt;&lt;author&gt;Collins, M. W.&lt;/author&gt;&lt;author&gt;Podell, K.&lt;/author&gt;&lt;/authors&gt;&lt;/contributors&gt;&lt;auth-address&gt;Saint Joseph&amp;apos;s University, 5600 City Avenue, Post Hall 222, Philadelphia, PA 19131, USA. pscjatz@sju.edu&lt;/auth-address&gt;&lt;titles&gt;&lt;title&gt;Sensitivity and specificity of the ImPACT Test Battery for concussion in athletes&lt;/title&gt;&lt;secondary-title&gt;Arch Clin Neuropsychol&lt;/secondary-title&gt;&lt;/titles&gt;&lt;periodical&gt;&lt;full-title&gt;Arch Clin Neuropsychol&lt;/full-title&gt;&lt;/periodical&gt;&lt;pages&gt;91-9&lt;/pages&gt;&lt;volume&gt;21&lt;/volume&gt;&lt;number&gt;1&lt;/number&gt;&lt;keywords&gt;&lt;keyword&gt;Adolescent&lt;/keyword&gt;&lt;keyword&gt;Athletic Injuries/*psychology&lt;/keyword&gt;&lt;keyword&gt;Brain Concussion/etiology/physiopathology/*psychology&lt;/keyword&gt;&lt;keyword&gt;Cognition Disorders/*diagnosis/etiology/physiopathology&lt;/keyword&gt;&lt;keyword&gt;Female&lt;/keyword&gt;&lt;keyword&gt;Humans&lt;/keyword&gt;&lt;keyword&gt;Male&lt;/keyword&gt;&lt;keyword&gt;Multivariate Analysis&lt;/keyword&gt;&lt;keyword&gt;*Neuropsychological Tests&lt;/keyword&gt;&lt;keyword&gt;Recovery of Function/physiology&lt;/keyword&gt;&lt;keyword&gt;Sensitivity and Specificity&lt;/keyword&gt;&lt;keyword&gt;Trauma Severity Indices&lt;/keyword&gt;&lt;/keywords&gt;&lt;dates&gt;&lt;year&gt;2006&lt;/year&gt;&lt;pub-dates&gt;&lt;date&gt;Jan&lt;/date&gt;&lt;/pub-dates&gt;&lt;/dates&gt;&lt;isbn&gt;0887-6177 (Print)&amp;#xD;0887-6177 (Linking)&lt;/isbn&gt;&lt;accession-num&gt;16143492&lt;/accession-num&gt;&lt;urls&gt;&lt;related-urls&gt;&lt;url&gt;https://www.ncbi.nlm.nih.gov/pubmed/16143492&lt;/url&gt;&lt;/related-urls&gt;&lt;/urls&gt;&lt;electronic-resource-num&gt;10.1016/j.acn.2005.08.001&lt;/electronic-resource-num&gt;&lt;/record&gt;&lt;/Cite&gt;&lt;/EndNote&gt;</w:instrText>
      </w:r>
      <w:r>
        <w:fldChar w:fldCharType="separate"/>
      </w:r>
      <w:r w:rsidR="00E957DC">
        <w:rPr>
          <w:noProof/>
        </w:rPr>
        <w:t>(2)</w:t>
      </w:r>
      <w:r>
        <w:fldChar w:fldCharType="end"/>
      </w:r>
      <w:r>
        <w:t>. Additionally, the Post-Concussion Symptom Scale (PCSS) is also included. The PCSS is a 21-item symptom checklist that asks the participant to grade each symptom on a scale of 0 (not experiencing symptom) to 6 (severely experiencing symptom)</w:t>
      </w:r>
      <w:r>
        <w:fldChar w:fldCharType="begin"/>
      </w:r>
      <w:r w:rsidR="00E957DC">
        <w:instrText xml:space="preserve"> ADDIN EN.CITE &lt;EndNote&gt;&lt;Cite&gt;&lt;Author&gt;Lovell&lt;/Author&gt;&lt;Year&gt;1998&lt;/Year&gt;&lt;RecNum&gt;46&lt;/RecNum&gt;&lt;DisplayText&gt;(3)&lt;/DisplayText&gt;&lt;record&gt;&lt;rec-number&gt;46&lt;/rec-number&gt;&lt;foreign-keys&gt;&lt;key app="EN" db-id="rsd5xxf0y5drdteeestpxfvkzsv2fvxf2pw0" timestamp="1517095440"&gt;46&lt;/key&gt;&lt;/foreign-keys&gt;&lt;ref-type name="Journal Article"&gt;17&lt;/ref-type&gt;&lt;contributors&gt;&lt;authors&gt;&lt;author&gt;Lovell, M. R.&lt;/author&gt;&lt;author&gt;Collins, M. W.&lt;/author&gt;&lt;/authors&gt;&lt;/contributors&gt;&lt;auth-address&gt;Division of Neuropsychology, Henry Ford Health System, Detroit, MI 48202, USA.&lt;/auth-address&gt;&lt;titles&gt;&lt;title&gt;Neuropsychological assessment of the college football player&lt;/title&gt;&lt;secondary-title&gt;J Head Trauma Rehabil&lt;/secondary-title&gt;&lt;alt-title&gt;The Journal of head trauma rehabilitation&lt;/alt-title&gt;&lt;/titles&gt;&lt;periodical&gt;&lt;full-title&gt;The Journal of head trauma rehabilitation&lt;/full-title&gt;&lt;abbr-1&gt;J Head Trauma Rehabil&lt;/abbr-1&gt;&lt;/periodical&gt;&lt;alt-periodical&gt;&lt;full-title&gt;The Journal of head trauma rehabilitation&lt;/full-title&gt;&lt;abbr-1&gt;J Head Trauma Rehabil&lt;/abbr-1&gt;&lt;/alt-periodical&gt;&lt;pages&gt;9-26&lt;/pages&gt;&lt;volume&gt;13&lt;/volume&gt;&lt;number&gt;2&lt;/number&gt;&lt;edition&gt;1998/05/09&lt;/edition&gt;&lt;keywords&gt;&lt;keyword&gt;Adolescent&lt;/keyword&gt;&lt;keyword&gt;Adult&lt;/keyword&gt;&lt;keyword&gt;Brain Concussion/*diagnosis/epidemiology&lt;/keyword&gt;&lt;keyword&gt;Evaluation Studies as Topic&lt;/keyword&gt;&lt;keyword&gt;Football/*injuries&lt;/keyword&gt;&lt;keyword&gt;Humans&lt;/keyword&gt;&lt;keyword&gt;Male&lt;/keyword&gt;&lt;keyword&gt;*Neuropsychological Tests&lt;/keyword&gt;&lt;keyword&gt;Reproducibility of Results&lt;/keyword&gt;&lt;keyword&gt;United States&lt;/keyword&gt;&lt;/keywords&gt;&lt;dates&gt;&lt;year&gt;1998&lt;/year&gt;&lt;pub-dates&gt;&lt;date&gt;Apr&lt;/date&gt;&lt;/pub-dates&gt;&lt;/dates&gt;&lt;isbn&gt;0885-9701 (Print)&amp;#xD;0885-9701 (Linking)&lt;/isbn&gt;&lt;accession-num&gt;9575253&lt;/accession-num&gt;&lt;urls&gt;&lt;related-urls&gt;&lt;url&gt;https://www.ncbi.nlm.nih.gov/pubmed/9575253&lt;/url&gt;&lt;/related-urls&gt;&lt;/urls&gt;&lt;remote-database-provider&gt;NLM&lt;/remote-database-provider&gt;&lt;language&gt;eng&lt;/language&gt;&lt;/record&gt;&lt;/Cite&gt;&lt;/EndNote&gt;</w:instrText>
      </w:r>
      <w:r>
        <w:fldChar w:fldCharType="separate"/>
      </w:r>
      <w:r w:rsidR="00E957DC">
        <w:rPr>
          <w:noProof/>
        </w:rPr>
        <w:t>(3)</w:t>
      </w:r>
      <w:r>
        <w:fldChar w:fldCharType="end"/>
      </w:r>
      <w:r>
        <w:t xml:space="preserve">. The ImPACT battery was used in </w:t>
      </w:r>
      <w:r w:rsidRPr="00D91661">
        <w:t>13 out of 28 studies and covered 1,527 participants (1,107 males, 342 females, and 78 unspecified).</w:t>
      </w:r>
    </w:p>
    <w:p w14:paraId="69FB6B0D" w14:textId="21D78979" w:rsidR="006B6180" w:rsidRDefault="006B6180" w:rsidP="007D1D5D">
      <w:pPr>
        <w:spacing w:line="480" w:lineRule="auto"/>
      </w:pPr>
      <w:r>
        <w:tab/>
        <w:t xml:space="preserve">ImPACT is considered reliable, sensitive, and valid with normative data for ages </w:t>
      </w:r>
      <w:r w:rsidRPr="00D91661">
        <w:t>12-59</w:t>
      </w:r>
      <w:r w:rsidRPr="00D91661">
        <w:fldChar w:fldCharType="begin">
          <w:fldData xml:space="preserve">PEVuZE5vdGU+PENpdGU+PEF1dGhvcj5JdmVyc29uPC9BdXRob3I+PFllYXI+MjAwNTwvWWVhcj48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=
</w:fldData>
        </w:fldChar>
      </w:r>
      <w:r w:rsidR="00E957DC">
        <w:instrText xml:space="preserve"> ADDIN EN.CITE </w:instrText>
      </w:r>
      <w:r w:rsidR="00E957DC">
        <w:fldChar w:fldCharType="begin">
          <w:fldData xml:space="preserve">PEVuZE5vdGU+PENpdGU+PEF1dGhvcj5JdmVyc29uPC9BdXRob3I+PFllYXI+MjAwNTwvWWVhcj48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=
</w:fldData>
        </w:fldChar>
      </w:r>
      <w:r w:rsidR="00E957DC">
        <w:instrText xml:space="preserve"> ADDIN EN.CITE.DATA </w:instrText>
      </w:r>
      <w:r w:rsidR="00E957DC">
        <w:fldChar w:fldCharType="end"/>
      </w:r>
      <w:r w:rsidRPr="00D91661">
        <w:fldChar w:fldCharType="separate"/>
      </w:r>
      <w:r w:rsidR="00E957DC">
        <w:rPr>
          <w:noProof/>
        </w:rPr>
        <w:t>(4, 5)</w:t>
      </w:r>
      <w:r w:rsidRPr="00D91661">
        <w:fldChar w:fldCharType="end"/>
      </w:r>
      <w:r>
        <w:t xml:space="preserve">. The test requires a computer and, preferably a quiet, dimly lit room. Although there are normative data for the test, it is recommended to perform baseline testing prior to participation in the season. </w:t>
      </w:r>
    </w:p>
    <w:p w14:paraId="6D46C915" w14:textId="77777777" w:rsidR="006B6180" w:rsidRDefault="006B6180" w:rsidP="007D1D5D">
      <w:pPr>
        <w:spacing w:line="480" w:lineRule="auto"/>
      </w:pPr>
    </w:p>
    <w:p w14:paraId="4F9D1208" w14:textId="77777777" w:rsidR="006B6180" w:rsidRPr="0076184E" w:rsidRDefault="006B6180" w:rsidP="007D1D5D">
      <w:pPr>
        <w:spacing w:line="480" w:lineRule="auto"/>
        <w:rPr>
          <w:b/>
        </w:rPr>
      </w:pPr>
      <w:r w:rsidRPr="0076184E">
        <w:rPr>
          <w:b/>
        </w:rPr>
        <w:t>Sport Concussion Assessment Tool (SCAT)</w:t>
      </w:r>
    </w:p>
    <w:p w14:paraId="57C989DB" w14:textId="263E755B" w:rsidR="006B6180" w:rsidRDefault="006B6180" w:rsidP="007D1D5D">
      <w:pPr>
        <w:spacing w:line="480" w:lineRule="auto"/>
      </w:pPr>
      <w:r>
        <w:tab/>
        <w:t>The SCAT is a multifaceted paper test that was developed as part of the Second International Conference on Concussion in Sport</w:t>
      </w:r>
      <w:r>
        <w:fldChar w:fldCharType="begin"/>
      </w:r>
      <w:r w:rsidR="00E957DC">
        <w:instrText xml:space="preserve"> ADDIN EN.CITE &lt;EndNote&gt;&lt;Cite&gt;&lt;Author&gt;McCrory&lt;/Author&gt;&lt;Year&gt;2005&lt;/Year&gt;&lt;RecNum&gt;6&lt;/RecNum&gt;&lt;DisplayText&gt;(6)&lt;/DisplayText&gt;&lt;record&gt;&lt;rec-number&gt;6&lt;/rec-number&gt;&lt;foreign-keys&gt;&lt;key app="EN" db-id="rsd5xxf0y5drdteeestpxfvkzsv2fvxf2pw0" timestamp="1517095436"&gt;6&lt;/key&gt;&lt;/foreign-keys&gt;&lt;ref-type name="Journal Article"&gt;17&lt;/ref-type&gt;&lt;contributors&gt;&lt;authors&gt;&lt;author&gt;McCrory, P.&lt;/author&gt;&lt;author&gt;Johnston, K.&lt;/author&gt;&lt;author&gt;Meeuwisse, W.&lt;/author&gt;&lt;author&gt;Aubry, M.&lt;/author&gt;&lt;author&gt;Cantu, R.&lt;/author&gt;&lt;author&gt;Dvorak, J.&lt;/author&gt;&lt;author&gt;Graf-Baumann, T.&lt;/author&gt;&lt;author&gt;Kelly, J.&lt;/author&gt;&lt;author&gt;Lovell, M.&lt;/author&gt;&lt;author&gt;Schamasch, P.&lt;/author&gt;&lt;/authors&gt;&lt;/contributors&gt;&lt;auth-address&gt;Center for Health, Exercise and Sports Medicine &amp;amp; The Brain Research Institute, University of Melbourne, Melbourne, Australia. paulmccr@bigpond.net.au &amp;lt;paulmccr@bigpond.net.au&amp;gt;&lt;/auth-address&gt;&lt;titles&gt;&lt;title&gt;Summary and agreement statement of the 2nd International Conference on Concussion in Sport, Prague 2004&lt;/title&gt;&lt;secondary-title&gt;Br J Sports Med&lt;/secondary-title&gt;&lt;/titles&gt;&lt;periodical&gt;&lt;full-title&gt;Br J Sports Med&lt;/full-title&gt;&lt;/periodical&gt;&lt;pages&gt;196-204&lt;/pages&gt;&lt;volume&gt;39&lt;/volume&gt;&lt;number&gt;4&lt;/number&gt;&lt;keywords&gt;&lt;keyword&gt;Athletic Injuries/*diagnosis/etiology/therapy&lt;/keyword&gt;&lt;keyword&gt;Brain Concussion/*diagnosis/etiology/therapy&lt;/keyword&gt;&lt;keyword&gt;Diagnostic Imaging/methods&lt;/keyword&gt;&lt;keyword&gt;Humans&lt;/keyword&gt;&lt;/keywords&gt;&lt;dates&gt;&lt;year&gt;2005&lt;/year&gt;&lt;pub-dates&gt;&lt;date&gt;Apr&lt;/date&gt;&lt;/pub-dates&gt;&lt;/dates&gt;&lt;publisher&gt;BMJ Group&lt;/publisher&gt;&lt;isbn&gt;1473-0480 (Electronic)&amp;#xD;0306-3674 (Linking)&lt;/isbn&gt;&lt;accession-num&gt;15793085&lt;/accession-num&gt;&lt;urls&gt;&lt;related-urls&gt;&lt;url&gt;https://www.ncbi.nlm.nih.gov/pubmed/15793085&lt;/url&gt;&lt;/related-urls&gt;&lt;/urls&gt;&lt;custom2&gt;PMC1725173&lt;/custom2&gt;&lt;electronic-resource-num&gt;10.1136/bjsm.2005.018614&lt;/electronic-resource-num&gt;&lt;remote-database-name&gt;PMC&lt;/remote-database-name&gt;&lt;/record&gt;&lt;/Cite&gt;&lt;/EndNote&gt;</w:instrText>
      </w:r>
      <w:r>
        <w:fldChar w:fldCharType="separate"/>
      </w:r>
      <w:r w:rsidR="00E957DC">
        <w:rPr>
          <w:noProof/>
        </w:rPr>
        <w:t>(6)</w:t>
      </w:r>
      <w:r>
        <w:fldChar w:fldCharType="end"/>
      </w:r>
      <w:r>
        <w:t>. Currently, the most updated version of the SCAT is the fifth edition</w:t>
      </w:r>
      <w:r>
        <w:fldChar w:fldCharType="begin">
          <w:fldData xml:space="preserve">PEVuZE5vdGU+PENpdGU+PEF1dGhvcj5NY0Nyb3J5PC9BdXRob3I+PFllYXI+MjAxNzwvWWVhcj48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</w:fldData>
        </w:fldChar>
      </w:r>
      <w:r w:rsidR="00E957DC">
        <w:instrText xml:space="preserve"> ADDIN EN.CITE </w:instrText>
      </w:r>
      <w:r w:rsidR="00E957DC">
        <w:fldChar w:fldCharType="begin">
          <w:fldData xml:space="preserve">PEVuZE5vdGU+PENpdGU+PEF1dGhvcj5NY0Nyb3J5PC9BdXRob3I+PFllYXI+MjAxNzwvWWVhcj48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</w:fldData>
        </w:fldChar>
      </w:r>
      <w:r w:rsidR="00E957DC">
        <w:instrText xml:space="preserve"> ADDIN EN.CITE.DATA </w:instrText>
      </w:r>
      <w:r w:rsidR="00E957DC">
        <w:fldChar w:fldCharType="end"/>
      </w:r>
      <w:r>
        <w:fldChar w:fldCharType="separate"/>
      </w:r>
      <w:r w:rsidR="00E957DC">
        <w:rPr>
          <w:noProof/>
        </w:rPr>
        <w:t>(7)</w:t>
      </w:r>
      <w:r>
        <w:fldChar w:fldCharType="end"/>
      </w:r>
      <w:r>
        <w:t xml:space="preserve">. The SCAT-5 includes an immediate or on-field evaluation determining signs and symptoms including: observable signs, Maddocks </w:t>
      </w:r>
      <w:r>
        <w:lastRenderedPageBreak/>
        <w:t>Score</w:t>
      </w:r>
      <w:r>
        <w:fldChar w:fldCharType="begin"/>
      </w:r>
      <w:r w:rsidR="00E957DC">
        <w:instrText xml:space="preserve"> ADDIN EN.CITE &lt;EndNote&gt;&lt;Cite&gt;&lt;Author&gt;Maddocks&lt;/Author&gt;&lt;Year&gt;1995&lt;/Year&gt;&lt;RecNum&gt;49&lt;/RecNum&gt;&lt;DisplayText&gt;(8)&lt;/DisplayText&gt;&lt;record&gt;&lt;rec-number&gt;49&lt;/rec-number&gt;&lt;foreign-keys&gt;&lt;key app="EN" db-id="rsd5xxf0y5drdteeestpxfvkzsv2fvxf2pw0" timestamp="1517095441"&gt;49&lt;/key&gt;&lt;/foreign-keys&gt;&lt;ref-type name="Journal Article"&gt;17&lt;/ref-type&gt;&lt;contributors&gt;&lt;authors&gt;&lt;author&gt;Maddocks, D. L.&lt;/author&gt;&lt;author&gt;Dicker, G. D.&lt;/author&gt;&lt;author&gt;Saling, M. M.&lt;/author&gt;&lt;/authors&gt;&lt;/contributors&gt;&lt;auth-address&gt;Department of Behavioural Sciences, Faculty of Medicine, University of Melbourne, Parkville, Victoria, Australia.&lt;/auth-address&gt;&lt;titles&gt;&lt;title&gt;The assessment of orientation following concussion in athletes&lt;/title&gt;&lt;secondary-title&gt;Clin J Sport Med&lt;/secondary-title&gt;&lt;/titles&gt;&lt;periodical&gt;&lt;full-title&gt;Clin J Sport Med&lt;/full-title&gt;&lt;/periodical&gt;&lt;pages&gt;32-5&lt;/pages&gt;&lt;volume&gt;5&lt;/volume&gt;&lt;number&gt;1&lt;/number&gt;&lt;keywords&gt;&lt;keyword&gt;Australia&lt;/keyword&gt;&lt;keyword&gt;Brain Concussion/*diagnosis&lt;/keyword&gt;&lt;keyword&gt;Case-Control Studies&lt;/keyword&gt;&lt;keyword&gt;Facial Expression&lt;/keyword&gt;&lt;keyword&gt;Football/*injuries&lt;/keyword&gt;&lt;keyword&gt;Gait&lt;/keyword&gt;&lt;keyword&gt;Headache/diagnosis&lt;/keyword&gt;&lt;keyword&gt;Humans&lt;/keyword&gt;&lt;keyword&gt;*Memory&lt;/keyword&gt;&lt;keyword&gt;*Orientation&lt;/keyword&gt;&lt;keyword&gt;Prospective Studies&lt;/keyword&gt;&lt;keyword&gt;Sensitivity and Specificity&lt;/keyword&gt;&lt;keyword&gt;Unconsciousness/diagnosis&lt;/keyword&gt;&lt;keyword&gt;Vision Disorders/diagnosis&lt;/keyword&gt;&lt;/keywords&gt;&lt;dates&gt;&lt;year&gt;1995&lt;/year&gt;&lt;/dates&gt;&lt;isbn&gt;1050-642X (Print)&amp;#xD;1050-642X (Linking)&lt;/isbn&gt;&lt;accession-num&gt;7614078&lt;/accession-num&gt;&lt;urls&gt;&lt;related-urls&gt;&lt;url&gt;https://www.ncbi.nlm.nih.gov/pubmed/7614078&lt;/url&gt;&lt;/related-urls&gt;&lt;/urls&gt;&lt;/record&gt;&lt;/Cite&gt;&lt;/EndNote&gt;</w:instrText>
      </w:r>
      <w:r>
        <w:fldChar w:fldCharType="separate"/>
      </w:r>
      <w:r w:rsidR="00E957DC">
        <w:rPr>
          <w:noProof/>
        </w:rPr>
        <w:t>(8)</w:t>
      </w:r>
      <w:r>
        <w:fldChar w:fldCharType="end"/>
      </w:r>
      <w:r>
        <w:t>, the Glascow Coma Scale for assessment of level of conciousness</w:t>
      </w:r>
      <w:r>
        <w:fldChar w:fldCharType="begin"/>
      </w:r>
      <w:r w:rsidR="00E957DC">
        <w:instrText xml:space="preserve"> ADDIN EN.CITE &lt;EndNote&gt;&lt;Cite&gt;&lt;Author&gt;Jennett&lt;/Author&gt;&lt;Year&gt;1975&lt;/Year&gt;&lt;RecNum&gt;50&lt;/RecNum&gt;&lt;DisplayText&gt;(9)&lt;/DisplayText&gt;&lt;record&gt;&lt;rec-number&gt;50&lt;/rec-number&gt;&lt;foreign-keys&gt;&lt;key app="EN" db-id="rsd5xxf0y5drdteeestpxfvkzsv2fvxf2pw0" timestamp="1517095441"&gt;50&lt;/key&gt;&lt;/foreign-keys&gt;&lt;ref-type name="Journal Article"&gt;17&lt;/ref-type&gt;&lt;contributors&gt;&lt;authors&gt;&lt;author&gt;Jennett, Bryan&lt;/author&gt;&lt;author&gt;Bond, Michael&lt;/author&gt;&lt;/authors&gt;&lt;/contributors&gt;&lt;titles&gt;&lt;title&gt;Assessment of outcome after severe brain damage: a practical scale&lt;/title&gt;&lt;secondary-title&gt;The Lancet&lt;/secondary-title&gt;&lt;/titles&gt;&lt;periodical&gt;&lt;full-title&gt;The Lancet&lt;/full-title&gt;&lt;/periodical&gt;&lt;pages&gt;480-484&lt;/pages&gt;&lt;volume&gt;305&lt;/volume&gt;&lt;number&gt;7905&lt;/number&gt;&lt;dates&gt;&lt;year&gt;1975&lt;/year&gt;&lt;/dates&gt;&lt;isbn&gt;0140-6736&lt;/isbn&gt;&lt;urls&gt;&lt;/urls&gt;&lt;/record&gt;&lt;/Cite&gt;&lt;/EndNote&gt;</w:instrText>
      </w:r>
      <w:r>
        <w:fldChar w:fldCharType="separate"/>
      </w:r>
      <w:r w:rsidR="00E957DC">
        <w:rPr>
          <w:noProof/>
        </w:rPr>
        <w:t>(9)</w:t>
      </w:r>
      <w:r>
        <w:fldChar w:fldCharType="end"/>
      </w:r>
      <w:r>
        <w:t>, and a cervical spine evaluation. There is also an off-the-field evaluation, including patient demographics, a 22-item symptom checklist, cognitive screening (immediate memory, orientation, and concentration task). There is a basic neurological screening and balance examination utilizing a Modified Balance Error Scoring System</w:t>
      </w:r>
      <w:r>
        <w:fldChar w:fldCharType="begin"/>
      </w:r>
      <w:r w:rsidR="00E957DC">
        <w:instrText xml:space="preserve"> ADDIN EN.CITE &lt;EndNote&gt;&lt;Cite&gt;&lt;Author&gt;Guskiewicz&lt;/Author&gt;&lt;Year&gt;2003&lt;/Year&gt;&lt;RecNum&gt;51&lt;/RecNum&gt;&lt;DisplayText&gt;(10)&lt;/DisplayText&gt;&lt;record&gt;&lt;rec-number&gt;51&lt;/rec-number&gt;&lt;foreign-keys&gt;&lt;key app="EN" db-id="rsd5xxf0y5drdteeestpxfvkzsv2fvxf2pw0" timestamp="1517095441"&gt;51&lt;/key&gt;&lt;/foreign-keys&gt;&lt;ref-type name="Journal Article"&gt;17&lt;/ref-type&gt;&lt;contributors&gt;&lt;authors&gt;&lt;author&gt;Guskiewicz, K. M.&lt;/author&gt;&lt;/authors&gt;&lt;/contributors&gt;&lt;auth-address&gt;Sports Medicine Research Laboratory, 211 Fetzer, CB#8700, University of North Carolina, Chapel Hill, NC 27599-8700, USA. gus@email.unc.edu&lt;/auth-address&gt;&lt;titles&gt;&lt;title&gt;Assessment of postural stability following sport-related concussion&lt;/title&gt;&lt;secondary-title&gt;Curr Sports Med Rep&lt;/secondary-title&gt;&lt;/titles&gt;&lt;periodical&gt;&lt;full-title&gt;Curr Sports Med Rep&lt;/full-title&gt;&lt;/periodical&gt;&lt;pages&gt;24-30&lt;/pages&gt;&lt;volume&gt;2&lt;/volume&gt;&lt;number&gt;1&lt;/number&gt;&lt;keywords&gt;&lt;keyword&gt;Ataxia/diagnosis/etiology&lt;/keyword&gt;&lt;keyword&gt;Athletic Injuries/*complications&lt;/keyword&gt;&lt;keyword&gt;Brain Concussion/*complications&lt;/keyword&gt;&lt;keyword&gt;Feedback, Physiological/physiology&lt;/keyword&gt;&lt;keyword&gt;Humans&lt;/keyword&gt;&lt;keyword&gt;Neurologic Examination/methods&lt;/keyword&gt;&lt;keyword&gt;Postural Balance/*physiology&lt;/keyword&gt;&lt;keyword&gt;Posture/*physiology&lt;/keyword&gt;&lt;keyword&gt;Psychomotor Performance/physiology&lt;/keyword&gt;&lt;/keywords&gt;&lt;dates&gt;&lt;year&gt;2003&lt;/year&gt;&lt;pub-dates&gt;&lt;date&gt;Feb&lt;/date&gt;&lt;/pub-dates&gt;&lt;/dates&gt;&lt;isbn&gt;1537-890X (Print)&amp;#xD;1537-890X (Linking)&lt;/isbn&gt;&lt;accession-num&gt;12831673&lt;/accession-num&gt;&lt;urls&gt;&lt;related-urls&gt;&lt;url&gt;https://www.ncbi.nlm.nih.gov/pubmed/12831673&lt;/url&gt;&lt;/related-urls&gt;&lt;/urls&gt;&lt;/record&gt;&lt;/Cite&gt;&lt;/EndNote&gt;</w:instrText>
      </w:r>
      <w:r>
        <w:fldChar w:fldCharType="separate"/>
      </w:r>
      <w:r w:rsidR="00E957DC">
        <w:rPr>
          <w:noProof/>
        </w:rPr>
        <w:t>(10)</w:t>
      </w:r>
      <w:r>
        <w:fldChar w:fldCharType="end"/>
      </w:r>
      <w:r>
        <w:t xml:space="preserve"> followed by a follow-up delayed recall memory test. </w:t>
      </w:r>
    </w:p>
    <w:p w14:paraId="69BA854D" w14:textId="6B1D25F7" w:rsidR="006B6180" w:rsidRDefault="006B6180" w:rsidP="007D1D5D">
      <w:pPr>
        <w:spacing w:line="480" w:lineRule="auto"/>
      </w:pPr>
      <w:r>
        <w:tab/>
        <w:t xml:space="preserve">The SCAT-5 is freely available and may be considered more convenient than computerized neurocognitive assessments for “on the field” assessments or immediate assessments. Although the current version of the SCAT (version 5) does not have normative data available yet, previous versions do provide normative data for comparison. However, some of the normative data for components of the previous versions have been found to be less reliable </w:t>
      </w:r>
      <w:r>
        <w:fldChar w:fldCharType="begin"/>
      </w:r>
      <w:r w:rsidR="00E957DC">
        <w:instrText xml:space="preserve"> ADDIN EN.CITE &lt;EndNote&gt;&lt;Cite&gt;&lt;Author&gt;Jinguji&lt;/Author&gt;&lt;Year&gt;2012&lt;/Year&gt;&lt;RecNum&gt;52&lt;/RecNum&gt;&lt;DisplayText&gt;(11)&lt;/DisplayText&gt;&lt;record&gt;&lt;rec-number&gt;52&lt;/rec-number&gt;&lt;foreign-keys&gt;&lt;key app="EN" db-id="rsd5xxf0y5drdteeestpxfvkzsv2fvxf2pw0" timestamp="1517095441"&gt;52&lt;/key&gt;&lt;/foreign-keys&gt;&lt;ref-type name="Journal Article"&gt;17&lt;/ref-type&gt;&lt;contributors&gt;&lt;authors&gt;&lt;author&gt;Jinguji, T. M.&lt;/author&gt;&lt;author&gt;Bompadre, V.&lt;/author&gt;&lt;author&gt;Harmon, K. G.&lt;/author&gt;&lt;author&gt;Satchell, E. K.&lt;/author&gt;&lt;author&gt;Gilbert, K.&lt;/author&gt;&lt;author&gt;Wild, J.&lt;/author&gt;&lt;author&gt;Eary, J. F.&lt;/author&gt;&lt;/authors&gt;&lt;/contributors&gt;&lt;auth-address&gt;Department of Orthopaedics and Sports Medicine, Seattle Children&amp;apos;s Hospital, 4800 Sand Point Way NE, Seattle, WA 98105, USA. thomas.jinguji@seattlechildrens.org&lt;/auth-address&gt;&lt;titles&gt;&lt;title&gt;Sport Concussion Assessment Tool-2: baseline values for high school athletes&lt;/title&gt;&lt;secondary-title&gt;Br J Sports Med&lt;/secondary-title&gt;&lt;/titles&gt;&lt;periodical&gt;&lt;full-title&gt;Br J Sports Med&lt;/full-title&gt;&lt;/periodical&gt;&lt;pages&gt;365-70&lt;/pages&gt;&lt;volume&gt;46&lt;/volume&gt;&lt;number&gt;5&lt;/number&gt;&lt;keywords&gt;&lt;keyword&gt;Adolescent&lt;/keyword&gt;&lt;keyword&gt;Athletic Injuries/*diagnosis&lt;/keyword&gt;&lt;keyword&gt;Brain Concussion/*diagnosis&lt;/keyword&gt;&lt;keyword&gt;Female&lt;/keyword&gt;&lt;keyword&gt;Humans&lt;/keyword&gt;&lt;keyword&gt;Male&lt;/keyword&gt;&lt;keyword&gt;Memory&lt;/keyword&gt;&lt;keyword&gt;*Neuropsychological Tests&lt;/keyword&gt;&lt;keyword&gt;Orientation&lt;/keyword&gt;&lt;keyword&gt;Postural Balance&lt;/keyword&gt;&lt;keyword&gt;Psychomotor Performance&lt;/keyword&gt;&lt;keyword&gt;*Trauma Severity Indices&lt;/keyword&gt;&lt;keyword&gt;Young Adult&lt;/keyword&gt;&lt;/keywords&gt;&lt;dates&gt;&lt;year&gt;2012&lt;/year&gt;&lt;pub-dates&gt;&lt;date&gt;Apr&lt;/date&gt;&lt;/pub-dates&gt;&lt;/dates&gt;&lt;isbn&gt;1473-0480 (Electronic)&amp;#xD;0306-3674 (Linking)&lt;/isbn&gt;&lt;accession-num&gt;22228554&lt;/accession-num&gt;&lt;urls&gt;&lt;related-urls&gt;&lt;url&gt;https://www.ncbi.nlm.nih.gov/pubmed/22228554&lt;/url&gt;&lt;/related-urls&gt;&lt;/urls&gt;&lt;electronic-resource-num&gt;10.1136/bjsports-2011-090526&lt;/electronic-resource-num&gt;&lt;/record&gt;&lt;/Cite&gt;&lt;/EndNote&gt;</w:instrText>
      </w:r>
      <w:r>
        <w:fldChar w:fldCharType="separate"/>
      </w:r>
      <w:r w:rsidR="00E957DC">
        <w:rPr>
          <w:noProof/>
        </w:rPr>
        <w:t>(11)</w:t>
      </w:r>
      <w:r>
        <w:fldChar w:fldCharType="end"/>
      </w:r>
      <w:r>
        <w:t xml:space="preserve">. Specifically, the Modified Balance Error Scoring System (mBESS), a component of the SCAT, total score shows poor inter-rater and intra-rater reliability </w:t>
      </w:r>
      <w:r>
        <w:fldChar w:fldCharType="begin"/>
      </w:r>
      <w:r w:rsidR="00E957DC">
        <w:instrText xml:space="preserve"> ADDIN EN.CITE &lt;EndNote&gt;&lt;Cite&gt;&lt;Author&gt;Finnoff&lt;/Author&gt;&lt;Year&gt;2009&lt;/Year&gt;&lt;RecNum&gt;53&lt;/RecNum&gt;&lt;DisplayText&gt;(12)&lt;/DisplayText&gt;&lt;record&gt;&lt;rec-number&gt;53&lt;/rec-number&gt;&lt;foreign-keys&gt;&lt;key app="EN" db-id="rsd5xxf0y5drdteeestpxfvkzsv2fvxf2pw0" timestamp="1517095441"&gt;53&lt;/key&gt;&lt;/foreign-keys&gt;&lt;ref-type name="Journal Article"&gt;17&lt;/ref-type&gt;&lt;contributors&gt;&lt;authors&gt;&lt;author&gt;Finnoff, J. T.&lt;/author&gt;&lt;author&gt;Peterson, V. J.&lt;/author&gt;&lt;author&gt;Hollman, J. H.&lt;/author&gt;&lt;author&gt;Smith, J.&lt;/author&gt;&lt;/authors&gt;&lt;/contributors&gt;&lt;auth-address&gt;Department of Physical Medicine and Rehabilitation, College of Medicine, Mayo Clinic, Rochester, MN 55905, USA. jonathan@mayo.edu&lt;/auth-address&gt;&lt;titles&gt;&lt;title&gt;Intrarater and interrater reliability of the Balance Error Scoring System (BESS)&lt;/title&gt;&lt;secondary-title&gt;PM R&lt;/secondary-title&gt;&lt;/titles&gt;&lt;periodical&gt;&lt;full-title&gt;PM R&lt;/full-title&gt;&lt;/periodical&gt;&lt;pages&gt;50-4&lt;/pages&gt;&lt;volume&gt;1&lt;/volume&gt;&lt;number&gt;1&lt;/number&gt;&lt;keywords&gt;&lt;keyword&gt;Brain Concussion/complications&lt;/keyword&gt;&lt;keyword&gt;Humans&lt;/keyword&gt;&lt;keyword&gt;Observer Variation&lt;/keyword&gt;&lt;keyword&gt;*Postural Balance&lt;/keyword&gt;&lt;keyword&gt;Prospective Studies&lt;/keyword&gt;&lt;keyword&gt;Sensation Disorders/*diagnosis/etiology&lt;/keyword&gt;&lt;keyword&gt;*Severity of Illness Index&lt;/keyword&gt;&lt;/keywords&gt;&lt;dates&gt;&lt;year&gt;2009&lt;/year&gt;&lt;pub-dates&gt;&lt;date&gt;Jan&lt;/date&gt;&lt;/pub-dates&gt;&lt;/dates&gt;&lt;isbn&gt;1934-1482 (Print)&amp;#xD;1934-1482 (Linking)&lt;/isbn&gt;&lt;accession-num&gt;19627872&lt;/accession-num&gt;&lt;urls&gt;&lt;related-urls&gt;&lt;url&gt;https://www.ncbi.nlm.nih.gov/pubmed/19627872&lt;/url&gt;&lt;/related-urls&gt;&lt;/urls&gt;&lt;electronic-resource-num&gt;10.1016/j.pmrj.2008.06.002&lt;/electronic-resource-num&gt;&lt;/record&gt;&lt;/Cite&gt;&lt;/EndNote&gt;</w:instrText>
      </w:r>
      <w:r>
        <w:fldChar w:fldCharType="separate"/>
      </w:r>
      <w:r w:rsidR="00E957DC">
        <w:rPr>
          <w:noProof/>
        </w:rPr>
        <w:t>(12)</w:t>
      </w:r>
      <w:r>
        <w:fldChar w:fldCharType="end"/>
      </w:r>
      <w:r>
        <w:t xml:space="preserve">. The SCAT-5 may be used for participants ages 12 and older, with the Child SCAT-5 covering ages 5 to 12. The SCAT was included in </w:t>
      </w:r>
      <w:r w:rsidRPr="00D91661">
        <w:t xml:space="preserve">8 of the </w:t>
      </w:r>
      <w:r>
        <w:t>28</w:t>
      </w:r>
      <w:r w:rsidRPr="00D91661">
        <w:t xml:space="preserve"> studies and employed 933 participants (629 males, 117 females, and 187 unspecified).</w:t>
      </w:r>
      <w:r>
        <w:t xml:space="preserve"> </w:t>
      </w:r>
    </w:p>
    <w:p w14:paraId="3398C6A5" w14:textId="77777777" w:rsidR="006B6180" w:rsidRDefault="006B6180" w:rsidP="007D1D5D">
      <w:pPr>
        <w:spacing w:line="480" w:lineRule="auto"/>
      </w:pPr>
      <w:r>
        <w:tab/>
      </w:r>
    </w:p>
    <w:p w14:paraId="07098275" w14:textId="77777777" w:rsidR="006B6180" w:rsidRPr="0076184E" w:rsidRDefault="006B6180" w:rsidP="007D1D5D">
      <w:pPr>
        <w:spacing w:line="480" w:lineRule="auto"/>
        <w:rPr>
          <w:b/>
        </w:rPr>
      </w:pPr>
      <w:r w:rsidRPr="0076184E">
        <w:rPr>
          <w:b/>
        </w:rPr>
        <w:t>King-Devick Test (K-D Test)</w:t>
      </w:r>
    </w:p>
    <w:p w14:paraId="12DE862B" w14:textId="175257F9" w:rsidR="006B6180" w:rsidRDefault="006B6180" w:rsidP="007D1D5D">
      <w:pPr>
        <w:spacing w:line="480" w:lineRule="auto"/>
      </w:pPr>
      <w:r>
        <w:tab/>
        <w:t>The K-D Test</w:t>
      </w:r>
      <w:r>
        <w:fldChar w:fldCharType="begin">
          <w:fldData xml:space="preserve">PEVuZE5vdGU+PENpdGU+PEF1dGhvcj5HYWxldHRhPC9BdXRob3I+PFllYXI+MjAxMTwvWWVhcj48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</w:fldData>
        </w:fldChar>
      </w:r>
      <w:r w:rsidR="00E957DC">
        <w:instrText xml:space="preserve"> ADDIN EN.CITE </w:instrText>
      </w:r>
      <w:r w:rsidR="00E957DC">
        <w:fldChar w:fldCharType="begin">
          <w:fldData xml:space="preserve">PEVuZE5vdGU+PENpdGU+PEF1dGhvcj5HYWxldHRhPC9BdXRob3I+PFllYXI+MjAxMTwvWWVhcj48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</w:fldData>
        </w:fldChar>
      </w:r>
      <w:r w:rsidR="00E957DC">
        <w:instrText xml:space="preserve"> ADDIN EN.CITE.DATA </w:instrText>
      </w:r>
      <w:r w:rsidR="00E957DC">
        <w:fldChar w:fldCharType="end"/>
      </w:r>
      <w:r>
        <w:fldChar w:fldCharType="separate"/>
      </w:r>
      <w:r w:rsidR="00E957DC">
        <w:rPr>
          <w:noProof/>
        </w:rPr>
        <w:t>(13)</w:t>
      </w:r>
      <w:r>
        <w:fldChar w:fldCharType="end"/>
      </w:r>
      <w:r>
        <w:t xml:space="preserve"> includes measurements of language, attention, eye-movements, and reading performance during a directional number reading task. This oculomotor test is able to detect and identify injuries in players that do not report any obvious signs or symptoms of a concussion</w:t>
      </w:r>
      <w:r>
        <w:fldChar w:fldCharType="begin"/>
      </w:r>
      <w:r w:rsidR="00E957DC">
        <w:instrText xml:space="preserve"> ADDIN EN.CITE &lt;EndNote&gt;&lt;Cite&gt;&lt;Author&gt;King&lt;/Author&gt;&lt;Year&gt;2013&lt;/Year&gt;&lt;RecNum&gt;59&lt;/RecNum&gt;&lt;DisplayText&gt;(14)&lt;/DisplayText&gt;&lt;record&gt;&lt;rec-number&gt;59&lt;/rec-number&gt;&lt;foreign-keys&gt;&lt;key app="EN" db-id="x9vd0e0dpe0e9retpx6xfzeirsvx90wx9sfv" timestamp="1508894669"&gt;59&lt;/key&gt;&lt;/foreign-keys&gt;&lt;ref-type name="Journal Article"&gt;17&lt;/ref-type&gt;&lt;contributors&gt;&lt;authors&gt;&lt;author&gt;King, Doug&lt;/author&gt;&lt;author&gt;Brughelli, Matt&lt;/author&gt;&lt;author&gt;Hume, Patria&lt;/author&gt;&lt;author&gt;Gissane, Conor&lt;/author&gt;&lt;/authors&gt;&lt;/contributors&gt;&lt;titles&gt;&lt;title&gt;Concussions in amateur rugby union identified with the use of a rapid visual screening tool&lt;/title&gt;&lt;secondary-title&gt;Journal of the Neurological Sciences&lt;/secondary-title&gt;&lt;/titles&gt;&lt;periodical&gt;&lt;full-title&gt;Journal of the Neurological Sciences&lt;/full-title&gt;&lt;/periodical&gt;&lt;pages&gt;59-63&lt;/pages&gt;&lt;volume&gt;326&lt;/volume&gt;&lt;number&gt;1&lt;/number&gt;&lt;keywords&gt;&lt;keyword&gt;Vision&lt;/keyword&gt;&lt;keyword&gt;Eye movements&lt;/keyword&gt;&lt;keyword&gt;Sports-related concussion&lt;/keyword&gt;&lt;keyword&gt;King-Devick test&lt;/keyword&gt;&lt;/keywords&gt;&lt;dates&gt;&lt;year&gt;2013&lt;/year&gt;&lt;pub-dates&gt;&lt;date&gt;2013/03/15/&lt;/date&gt;&lt;/pub-dates&gt;&lt;/dates&gt;&lt;isbn&gt;0022-510X&lt;/isbn&gt;&lt;urls&gt;&lt;related-urls&gt;&lt;url&gt;http://www.sciencedirect.com/science/article/pii/S0022510X13000142&lt;/url&gt;&lt;/related-urls&gt;&lt;/urls&gt;&lt;electronic-resource-num&gt;http://dx.doi.org/10.1016/j.jns.2013.01.012&lt;/electronic-resource-num&gt;&lt;/record&gt;&lt;/Cite&gt;&lt;/EndNote&gt;</w:instrText>
      </w:r>
      <w:r>
        <w:fldChar w:fldCharType="separate"/>
      </w:r>
      <w:r w:rsidR="00E957DC">
        <w:rPr>
          <w:noProof/>
        </w:rPr>
        <w:t>(14)</w:t>
      </w:r>
      <w:r>
        <w:fldChar w:fldCharType="end"/>
      </w:r>
      <w:r>
        <w:t xml:space="preserve">. Participants are instructed to read increasingly difficult </w:t>
      </w:r>
      <w:r>
        <w:lastRenderedPageBreak/>
        <w:t xml:space="preserve">numbers in a directional sequence and the administrator notes any verbal or saccadic issues that the participant experiences. </w:t>
      </w:r>
    </w:p>
    <w:p w14:paraId="7DCDD3EB" w14:textId="401DEDFB" w:rsidR="006B6180" w:rsidRDefault="006B6180" w:rsidP="007D1D5D">
      <w:pPr>
        <w:spacing w:line="480" w:lineRule="auto"/>
      </w:pPr>
      <w:r>
        <w:tab/>
        <w:t>The K-D Test is a simple-to-use sideline assessment that preliminary data shows high test-retest reliability with clinicians and parents</w:t>
      </w:r>
      <w:r>
        <w:fldChar w:fldCharType="begin"/>
      </w:r>
      <w:r w:rsidR="00E957DC">
        <w:instrText xml:space="preserve"> ADDIN EN.CITE &lt;EndNote&gt;&lt;Cite&gt;&lt;Author&gt;Leong&lt;/Author&gt;&lt;Year&gt;2014&lt;/Year&gt;&lt;RecNum&gt;26&lt;/RecNum&gt;&lt;DisplayText&gt;(15)&lt;/DisplayText&gt;&lt;record&gt;&lt;rec-number&gt;26&lt;/rec-number&gt;&lt;foreign-keys&gt;&lt;key app="EN" db-id="rsd5xxf0y5drdteeestpxfvkzsv2fvxf2pw0" timestamp="1517095439"&gt;26&lt;/key&gt;&lt;/foreign-keys&gt;&lt;ref-type name="Journal Article"&gt;17&lt;/ref-type&gt;&lt;contributors&gt;&lt;authors&gt;&lt;author&gt;Leong, D. F.&lt;/author&gt;&lt;author&gt;Balcer, L. J.&lt;/author&gt;&lt;author&gt;Galetta, S. L.&lt;/author&gt;&lt;author&gt;Liu, Z.&lt;/author&gt;&lt;author&gt;Master, C. L.&lt;/author&gt;&lt;/authors&gt;&lt;/contributors&gt;&lt;auth-address&gt;King-Devick Test, LLC, Oakbrook Terrace, IL, USA - dleong@kingdevicktest.com.&lt;/auth-address&gt;&lt;titles&gt;&lt;title&gt;The King-Devick test as a concussion screening tool administered by sports parents&lt;/title&gt;&lt;secondary-title&gt;J Sports Med Phys Fitness&lt;/secondary-title&gt;&lt;/titles&gt;&lt;periodical&gt;&lt;full-title&gt;The Journal of Sports Medicine and Physical Fitness&lt;/full-title&gt;&lt;abbr-1&gt;J Sports Med Phys Fitness&lt;/abbr-1&gt;&lt;/periodical&gt;&lt;pages&gt;70-7&lt;/pages&gt;&lt;volume&gt;54&lt;/volume&gt;&lt;number&gt;1&lt;/number&gt;&lt;keywords&gt;&lt;keyword&gt;Adolescent&lt;/keyword&gt;&lt;keyword&gt;Adult&lt;/keyword&gt;&lt;keyword&gt;Athletic Injuries/*diagnosis&lt;/keyword&gt;&lt;keyword&gt;Boxing/injuries&lt;/keyword&gt;&lt;keyword&gt;Brain Concussion/*diagnosis&lt;/keyword&gt;&lt;keyword&gt;Cross-Sectional Studies&lt;/keyword&gt;&lt;keyword&gt;Eye Movements/*physiology&lt;/keyword&gt;&lt;keyword&gt;Female&lt;/keyword&gt;&lt;keyword&gt;Humans&lt;/keyword&gt;&lt;keyword&gt;Male&lt;/keyword&gt;&lt;keyword&gt;Middle Aged&lt;/keyword&gt;&lt;keyword&gt;*Neuropsychological Tests&lt;/keyword&gt;&lt;keyword&gt;Parents&lt;/keyword&gt;&lt;keyword&gt;Reading&lt;/keyword&gt;&lt;keyword&gt;Saccades/physiology&lt;/keyword&gt;&lt;keyword&gt;Young Adult&lt;/keyword&gt;&lt;/keywords&gt;&lt;dates&gt;&lt;year&gt;2014&lt;/year&gt;&lt;pub-dates&gt;&lt;date&gt;Feb&lt;/date&gt;&lt;/pub-dates&gt;&lt;/dates&gt;&lt;pub-location&gt;Italy&lt;/pub-location&gt;&lt;publisher&gt;Edizioni Minerva Medica&lt;/publisher&gt;&lt;isbn&gt;0022-4707 (Print)&amp;#xD;0022-4707 (Linking)&lt;/isbn&gt;&lt;accession-num&gt;24445547&lt;/accession-num&gt;&lt;urls&gt;&lt;related-urls&gt;&lt;url&gt;https://www.ncbi.nlm.nih.gov/pubmed/24445547&lt;/url&gt;&lt;/related-urls&gt;&lt;/urls&gt;&lt;remote-database-name&gt;cmedm&lt;/remote-database-name&gt;&lt;remote-database-provider&gt;EBSCOhost&lt;/remote-database-provider&gt;&lt;/record&gt;&lt;/Cite&gt;&lt;/EndNote&gt;</w:instrText>
      </w:r>
      <w:r>
        <w:fldChar w:fldCharType="separate"/>
      </w:r>
      <w:r w:rsidR="00E957DC">
        <w:rPr>
          <w:noProof/>
        </w:rPr>
        <w:t>(15)</w:t>
      </w:r>
      <w:r>
        <w:fldChar w:fldCharType="end"/>
      </w:r>
      <w:r>
        <w:t xml:space="preserve">. The K-D Test was included in </w:t>
      </w:r>
      <w:r w:rsidRPr="004B5427">
        <w:t>5 of the 28 studies and employed 400 participants (174 males, 20 females, and 206 unspecified).</w:t>
      </w:r>
      <w:r>
        <w:t xml:space="preserve"> </w:t>
      </w:r>
    </w:p>
    <w:p w14:paraId="5C47D654" w14:textId="77777777" w:rsidR="006B6180" w:rsidRDefault="006B6180" w:rsidP="007D1D5D">
      <w:pPr>
        <w:spacing w:line="480" w:lineRule="auto"/>
      </w:pPr>
    </w:p>
    <w:p w14:paraId="4AF64D60" w14:textId="77777777" w:rsidR="006B6180" w:rsidRPr="0076184E" w:rsidRDefault="006B6180" w:rsidP="007D1D5D">
      <w:pPr>
        <w:spacing w:line="480" w:lineRule="auto"/>
        <w:rPr>
          <w:b/>
        </w:rPr>
      </w:pPr>
      <w:r w:rsidRPr="0076184E">
        <w:rPr>
          <w:b/>
        </w:rPr>
        <w:t>Digit Symbol Substitution Test (DSST)</w:t>
      </w:r>
    </w:p>
    <w:p w14:paraId="66033530" w14:textId="374C2880" w:rsidR="006B6180" w:rsidRDefault="006B6180" w:rsidP="007D1D5D">
      <w:pPr>
        <w:spacing w:line="480" w:lineRule="auto"/>
      </w:pPr>
      <w:r>
        <w:t xml:space="preserve">     </w:t>
      </w:r>
      <w:r>
        <w:tab/>
        <w:t>The DSST is a portion of the Wechsler-Bellevue Intelligence Scale</w:t>
      </w:r>
      <w:r>
        <w:fldChar w:fldCharType="begin"/>
      </w:r>
      <w:r w:rsidR="00E957DC">
        <w:instrText xml:space="preserve"> ADDIN EN.CITE &lt;EndNote&gt;&lt;Cite&gt;&lt;Author&gt;Wechsler&lt;/Author&gt;&lt;Year&gt;1939&lt;/Year&gt;&lt;RecNum&gt;66&lt;/RecNum&gt;&lt;DisplayText&gt;(16)&lt;/DisplayText&gt;&lt;record&gt;&lt;rec-number&gt;66&lt;/rec-number&gt;&lt;foreign-keys&gt;&lt;key app="EN" db-id="rsd5xxf0y5drdteeestpxfvkzsv2fvxf2pw0" timestamp="1517941571"&gt;66&lt;/key&gt;&lt;/foreign-keys&gt;&lt;ref-type name="Book"&gt;6&lt;/ref-type&gt;&lt;contributors&gt;&lt;authors&gt;&lt;author&gt;Wechsler, David&lt;/author&gt;&lt;/authors&gt;&lt;/contributors&gt;&lt;titles&gt;&lt;title&gt;The measurement of adult intelligence&lt;/title&gt;&lt;secondary-title&gt;The measurement of adult intelligence.&lt;/secondary-title&gt;&lt;/titles&gt;&lt;pages&gt;ix, 226-ix, 226&lt;/pages&gt;&lt;keywords&gt;&lt;keyword&gt;*Intelligence&lt;/keyword&gt;&lt;keyword&gt;*Wechsler Bellevue Intelligence Scale&lt;/keyword&gt;&lt;keyword&gt;Test Construction&lt;/keyword&gt;&lt;/keywords&gt;&lt;dates&gt;&lt;year&gt;1939&lt;/year&gt;&lt;/dates&gt;&lt;pub-location&gt;Baltimore, MD, US&lt;/pub-location&gt;&lt;publisher&gt;Williams &amp;amp; Wilkins Co&lt;/publisher&gt;&lt;work-type&gt;doi:10.1037/10020-000&lt;/work-type&gt;&lt;urls&gt;&lt;/urls&gt;&lt;electronic-resource-num&gt;10.1037/10020-000&lt;/electronic-resource-num&gt;&lt;/record&gt;&lt;/Cite&gt;&lt;/EndNote&gt;</w:instrText>
      </w:r>
      <w:r>
        <w:fldChar w:fldCharType="separate"/>
      </w:r>
      <w:r w:rsidR="00E957DC">
        <w:rPr>
          <w:noProof/>
        </w:rPr>
        <w:t>(16)</w:t>
      </w:r>
      <w:r>
        <w:fldChar w:fldCharType="end"/>
      </w:r>
      <w:r>
        <w:t>. This test allocates specific symbols to certain numbers and requires the participant to recall which symbol corresponds to the given number. Normative data for ages 24-81 is available for several alternate forms of the DSST</w:t>
      </w:r>
      <w:r>
        <w:fldChar w:fldCharType="begin"/>
      </w:r>
      <w:r w:rsidR="00E957DC">
        <w:instrText xml:space="preserve"> ADDIN EN.CITE &lt;EndNote&gt;&lt;Cite&gt;&lt;Author&gt;van der Elst&lt;/Author&gt;&lt;Year&gt;2006&lt;/Year&gt;&lt;RecNum&gt;56&lt;/RecNum&gt;&lt;DisplayText&gt;(17)&lt;/DisplayText&gt;&lt;record&gt;&lt;rec-number&gt;56&lt;/rec-number&gt;&lt;foreign-keys&gt;&lt;key app="EN" db-id="rsd5xxf0y5drdteeestpxfvkzsv2fvxf2pw0" timestamp="1517095442"&gt;56&lt;/key&gt;&lt;/foreign-keys&gt;&lt;ref-type name="Journal Article"&gt;17&lt;/ref-type&gt;&lt;contributors&gt;&lt;authors&gt;&lt;author&gt;van der Elst, W.&lt;/author&gt;&lt;author&gt;van Boxtel, M. P.&lt;/author&gt;&lt;author&gt;van Breukelen, G. J.&lt;/author&gt;&lt;author&gt;Jolles, J.&lt;/author&gt;&lt;/authors&gt;&lt;/contributors&gt;&lt;auth-address&gt;Maastricht Brain and Behavior Institute, Maastricht University, Maastricht, The Netherlands. W.vanderelst@NP.unimaas.nl&lt;/auth-address&gt;&lt;titles&gt;&lt;title&gt;The Letter Digit Substitution Test: normative data for 1,858 healthy participants aged 24-81 from the Maastricht Aging Study (MAAS): influence of age, education, and sex&lt;/title&gt;&lt;secondary-title&gt;J Clin Exp Neuropsychol&lt;/secondary-title&gt;&lt;/titles&gt;&lt;periodical&gt;&lt;full-title&gt;Journal of Clinical &amp;amp; Experimental Neuropsychology&lt;/full-title&gt;&lt;abbr-1&gt;J Clin Exp Neuropsychol&lt;/abbr-1&gt;&lt;/periodical&gt;&lt;pages&gt;998-1009&lt;/pages&gt;&lt;volume&gt;28&lt;/volume&gt;&lt;number&gt;6&lt;/number&gt;&lt;keywords&gt;&lt;keyword&gt;Adult&lt;/keyword&gt;&lt;keyword&gt;Age Factors&lt;/keyword&gt;&lt;keyword&gt;Aged&lt;/keyword&gt;&lt;keyword&gt;Aged, 80 and over&lt;/keyword&gt;&lt;keyword&gt;*Aging&lt;/keyword&gt;&lt;keyword&gt;*Educational Status&lt;/keyword&gt;&lt;keyword&gt;Female&lt;/keyword&gt;&lt;keyword&gt;Humans&lt;/keyword&gt;&lt;keyword&gt;Male&lt;/keyword&gt;&lt;keyword&gt;*Mathematics&lt;/keyword&gt;&lt;keyword&gt;Middle Aged&lt;/keyword&gt;&lt;keyword&gt;Neuropsychological Tests/*standards/statistics &amp;amp; numerical data&lt;/keyword&gt;&lt;keyword&gt;Reference Values&lt;/keyword&gt;&lt;keyword&gt;*Sex Characteristics&lt;/keyword&gt;&lt;keyword&gt;Sex Factors&lt;/keyword&gt;&lt;/keywords&gt;&lt;dates&gt;&lt;year&gt;2006&lt;/year&gt;&lt;pub-dates&gt;&lt;date&gt;Aug&lt;/date&gt;&lt;/pub-dates&gt;&lt;/dates&gt;&lt;publisher&gt;Routledge&lt;/publisher&gt;&lt;isbn&gt;1380-3395 (Print)&amp;#xD;1380-3395 (Linking)&lt;/isbn&gt;&lt;accession-num&gt;16822738&lt;/accession-num&gt;&lt;urls&gt;&lt;related-urls&gt;&lt;url&gt;https://www.ncbi.nlm.nih.gov/pubmed/16822738&lt;/url&gt;&lt;/related-urls&gt;&lt;/urls&gt;&lt;electronic-resource-num&gt;10.1080/13803390591004428&lt;/electronic-resource-num&gt;&lt;/record&gt;&lt;/Cite&gt;&lt;/EndNote&gt;</w:instrText>
      </w:r>
      <w:r>
        <w:fldChar w:fldCharType="separate"/>
      </w:r>
      <w:r w:rsidR="00E957DC">
        <w:rPr>
          <w:noProof/>
        </w:rPr>
        <w:t>(17)</w:t>
      </w:r>
      <w:r>
        <w:fldChar w:fldCharType="end"/>
      </w:r>
      <w:r>
        <w:t>.</w:t>
      </w:r>
    </w:p>
    <w:p w14:paraId="241C600F" w14:textId="77777777" w:rsidR="006B6180" w:rsidRDefault="006B6180" w:rsidP="007D1D5D">
      <w:pPr>
        <w:spacing w:line="480" w:lineRule="auto"/>
      </w:pPr>
      <w:r>
        <w:tab/>
        <w:t xml:space="preserve">The DSST is a paper test that requires minimal equipment, utilizing only a score sheet, stopwatch, and pencil, but must be purchased. The administrator instructs the participant according to the guidelines, and records the amount of time taken to complete the task sheet. The participant is then given a score based on the number of correctly and incorrectly coded symbols. The DSST was included in </w:t>
      </w:r>
      <w:r w:rsidRPr="004B5427">
        <w:t>4 of the 28 studies and included 293 male participants.</w:t>
      </w:r>
    </w:p>
    <w:p w14:paraId="6F9DEF52" w14:textId="77777777" w:rsidR="006B6180" w:rsidRDefault="006B6180" w:rsidP="007D1D5D">
      <w:pPr>
        <w:spacing w:line="480" w:lineRule="auto"/>
      </w:pPr>
    </w:p>
    <w:p w14:paraId="18F30EC2" w14:textId="77777777" w:rsidR="006B6180" w:rsidRPr="0076184E" w:rsidRDefault="006B6180" w:rsidP="007D1D5D">
      <w:pPr>
        <w:spacing w:line="480" w:lineRule="auto"/>
        <w:rPr>
          <w:b/>
        </w:rPr>
      </w:pPr>
      <w:r w:rsidRPr="0076184E">
        <w:rPr>
          <w:b/>
        </w:rPr>
        <w:t>Trail Making Test Part B (TMT-B)</w:t>
      </w:r>
    </w:p>
    <w:p w14:paraId="3F89E698" w14:textId="42FA4E87" w:rsidR="006B6180" w:rsidRDefault="006B6180" w:rsidP="007D1D5D">
      <w:pPr>
        <w:spacing w:line="480" w:lineRule="auto"/>
      </w:pPr>
      <w:r>
        <w:tab/>
        <w:t>TMT-B is an evaluation of a participants executive, speed, and visual function</w:t>
      </w:r>
      <w:r>
        <w:fldChar w:fldCharType="begin"/>
      </w:r>
      <w:r w:rsidR="00E957DC">
        <w:instrText xml:space="preserve"> ADDIN EN.CITE &lt;EndNote&gt;&lt;Cite&gt;&lt;Author&gt;Tombaugh&lt;/Author&gt;&lt;Year&gt;2004&lt;/Year&gt;&lt;RecNum&gt;57&lt;/RecNum&gt;&lt;DisplayText&gt;(18)&lt;/DisplayText&gt;&lt;record&gt;&lt;rec-number&gt;57&lt;/rec-number&gt;&lt;foreign-keys&gt;&lt;key app="EN" db-id="rsd5xxf0y5drdteeestpxfvkzsv2fvxf2pw0" timestamp="1517095442"&gt;57&lt;/key&gt;&lt;/foreign-keys&gt;&lt;ref-type name="Journal Article"&gt;17&lt;/ref-type&gt;&lt;contributors&gt;&lt;authors&gt;&lt;author&gt;Tombaugh, T. N.&lt;/author&gt;&lt;/authors&gt;&lt;/contributors&gt;&lt;auth-address&gt;Psychology Department, Carleton University, 1125 Colonel By Drive, Ottawa, Ont., Canada K1S 5B6. ttombaug@ccs.carleton.ca&lt;/auth-address&gt;&lt;titles&gt;&lt;title&gt;Trail Making Test A and B: normative data stratified by age and education&lt;/title&gt;&lt;secondary-title&gt;Arch Clin Neuropsychol&lt;/secondary-title&gt;&lt;/titles&gt;&lt;periodical&gt;&lt;full-title&gt;Arch Clin Neuropsychol&lt;/full-title&gt;&lt;/periodical&gt;&lt;pages&gt;203-14&lt;/pages&gt;&lt;volume&gt;19&lt;/volume&gt;&lt;number&gt;2&lt;/number&gt;&lt;keywords&gt;&lt;keyword&gt;Adolescent&lt;/keyword&gt;&lt;keyword&gt;Adult&lt;/keyword&gt;&lt;keyword&gt;Age Distribution&lt;/keyword&gt;&lt;keyword&gt;Aged&lt;/keyword&gt;&lt;keyword&gt;Aged, 80 and over&lt;/keyword&gt;&lt;keyword&gt;Educational Status&lt;/keyword&gt;&lt;keyword&gt;Female&lt;/keyword&gt;&lt;keyword&gt;Humans&lt;/keyword&gt;&lt;keyword&gt;Male&lt;/keyword&gt;&lt;keyword&gt;Mental Processes/*physiology&lt;/keyword&gt;&lt;keyword&gt;Middle Aged&lt;/keyword&gt;&lt;keyword&gt;Reference Values&lt;/keyword&gt;&lt;keyword&gt;Residence Characteristics&lt;/keyword&gt;&lt;keyword&gt;Sex Factors&lt;/keyword&gt;&lt;keyword&gt;Trail Making Test/*statistics &amp;amp; numerical data&lt;/keyword&gt;&lt;/keywords&gt;&lt;dates&gt;&lt;year&gt;2004&lt;/year&gt;&lt;pub-dates&gt;&lt;date&gt;Mar&lt;/date&gt;&lt;/pub-dates&gt;&lt;/dates&gt;&lt;isbn&gt;0887-6177 (Print)&amp;#xD;0887-6177 (Linking)&lt;/isbn&gt;&lt;accession-num&gt;15010086&lt;/accession-num&gt;&lt;urls&gt;&lt;related-urls&gt;&lt;url&gt;https://www.ncbi.nlm.nih.gov/pubmed/15010086&lt;/url&gt;&lt;/related-urls&gt;&lt;/urls&gt;&lt;electronic-resource-num&gt;10.1016/S0887-6177(03)00039-8&lt;/electronic-resource-num&gt;&lt;/record&gt;&lt;/Cite&gt;&lt;/EndNote&gt;</w:instrText>
      </w:r>
      <w:r>
        <w:fldChar w:fldCharType="separate"/>
      </w:r>
      <w:r w:rsidR="00E957DC">
        <w:rPr>
          <w:noProof/>
        </w:rPr>
        <w:t>(18)</w:t>
      </w:r>
      <w:r>
        <w:fldChar w:fldCharType="end"/>
      </w:r>
      <w:r>
        <w:t xml:space="preserve">. This test requires individuals to draw lines connecting alternating letters and numbers in sequential form (i.e. A-1-B-2). This is a more difficult task than part A, </w:t>
      </w:r>
      <w:r>
        <w:lastRenderedPageBreak/>
        <w:t>which includes only numbers. Studies show a statistically significant decrease in performance (increase in time to complete the task) and increase in task difficulty of those with concussions</w:t>
      </w:r>
      <w:r>
        <w:fldChar w:fldCharType="begin">
          <w:fldData xml:space="preserve">PEVuZE5vdGU+PENpdGU+PEF1dGhvcj5Nb3NlcjwvQXV0aG9yPjxZZWFyPjIwMDU8L1llYXI+PFJl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</w:fldData>
        </w:fldChar>
      </w:r>
      <w:r w:rsidR="00E957DC">
        <w:instrText xml:space="preserve"> ADDIN EN.CITE </w:instrText>
      </w:r>
      <w:r w:rsidR="00E957DC">
        <w:fldChar w:fldCharType="begin">
          <w:fldData xml:space="preserve">PEVuZE5vdGU+PENpdGU+PEF1dGhvcj5Nb3NlcjwvQXV0aG9yPjxZZWFyPjIwMDU8L1llYXI+PFJl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</w:fldData>
        </w:fldChar>
      </w:r>
      <w:r w:rsidR="00E957DC">
        <w:instrText xml:space="preserve"> ADDIN EN.CITE.DATA </w:instrText>
      </w:r>
      <w:r w:rsidR="00E957DC">
        <w:fldChar w:fldCharType="end"/>
      </w:r>
      <w:r>
        <w:fldChar w:fldCharType="separate"/>
      </w:r>
      <w:r w:rsidR="00E957DC">
        <w:rPr>
          <w:noProof/>
        </w:rPr>
        <w:t>(19)</w:t>
      </w:r>
      <w:r>
        <w:fldChar w:fldCharType="end"/>
      </w:r>
      <w:r>
        <w:t xml:space="preserve">. </w:t>
      </w:r>
    </w:p>
    <w:p w14:paraId="28601EF3" w14:textId="27AD1FBA" w:rsidR="006B6180" w:rsidRDefault="006B6180" w:rsidP="007D1D5D">
      <w:pPr>
        <w:spacing w:line="480" w:lineRule="auto"/>
      </w:pPr>
      <w:r>
        <w:tab/>
        <w:t>The TMT-B has normative data for individuals 18-89 years</w:t>
      </w:r>
      <w:r>
        <w:fldChar w:fldCharType="begin"/>
      </w:r>
      <w:r w:rsidR="00E957DC">
        <w:instrText xml:space="preserve"> ADDIN EN.CITE &lt;EndNote&gt;&lt;Cite&gt;&lt;Author&gt;Tombaugh&lt;/Author&gt;&lt;Year&gt;2004&lt;/Year&gt;&lt;RecNum&gt;57&lt;/RecNum&gt;&lt;DisplayText&gt;(18)&lt;/DisplayText&gt;&lt;record&gt;&lt;rec-number&gt;57&lt;/rec-number&gt;&lt;foreign-keys&gt;&lt;key app="EN" db-id="rsd5xxf0y5drdteeestpxfvkzsv2fvxf2pw0" timestamp="1517095442"&gt;57&lt;/key&gt;&lt;/foreign-keys&gt;&lt;ref-type name="Journal Article"&gt;17&lt;/ref-type&gt;&lt;contributors&gt;&lt;authors&gt;&lt;author&gt;Tombaugh, T. N.&lt;/author&gt;&lt;/authors&gt;&lt;/contributors&gt;&lt;auth-address&gt;Psychology Department, Carleton University, 1125 Colonel By Drive, Ottawa, Ont., Canada K1S 5B6. ttombaug@ccs.carleton.ca&lt;/auth-address&gt;&lt;titles&gt;&lt;title&gt;Trail Making Test A and B: normative data stratified by age and education&lt;/title&gt;&lt;secondary-title&gt;Arch Clin Neuropsychol&lt;/secondary-title&gt;&lt;/titles&gt;&lt;periodical&gt;&lt;full-title&gt;Arch Clin Neuropsychol&lt;/full-title&gt;&lt;/periodical&gt;&lt;pages&gt;203-14&lt;/pages&gt;&lt;volume&gt;19&lt;/volume&gt;&lt;number&gt;2&lt;/number&gt;&lt;keywords&gt;&lt;keyword&gt;Adolescent&lt;/keyword&gt;&lt;keyword&gt;Adult&lt;/keyword&gt;&lt;keyword&gt;Age Distribution&lt;/keyword&gt;&lt;keyword&gt;Aged&lt;/keyword&gt;&lt;keyword&gt;Aged, 80 and over&lt;/keyword&gt;&lt;keyword&gt;Educational Status&lt;/keyword&gt;&lt;keyword&gt;Female&lt;/keyword&gt;&lt;keyword&gt;Humans&lt;/keyword&gt;&lt;keyword&gt;Male&lt;/keyword&gt;&lt;keyword&gt;Mental Processes/*physiology&lt;/keyword&gt;&lt;keyword&gt;Middle Aged&lt;/keyword&gt;&lt;keyword&gt;Reference Values&lt;/keyword&gt;&lt;keyword&gt;Residence Characteristics&lt;/keyword&gt;&lt;keyword&gt;Sex Factors&lt;/keyword&gt;&lt;keyword&gt;Trail Making Test/*statistics &amp;amp; numerical data&lt;/keyword&gt;&lt;/keywords&gt;&lt;dates&gt;&lt;year&gt;2004&lt;/year&gt;&lt;pub-dates&gt;&lt;date&gt;Mar&lt;/date&gt;&lt;/pub-dates&gt;&lt;/dates&gt;&lt;isbn&gt;0887-6177 (Print)&amp;#xD;0887-6177 (Linking)&lt;/isbn&gt;&lt;accession-num&gt;15010086&lt;/accession-num&gt;&lt;urls&gt;&lt;related-urls&gt;&lt;url&gt;https://www.ncbi.nlm.nih.gov/pubmed/15010086&lt;/url&gt;&lt;/related-urls&gt;&lt;/urls&gt;&lt;electronic-resource-num&gt;10.1016/S0887-6177(03)00039-8&lt;/electronic-resource-num&gt;&lt;/record&gt;&lt;/Cite&gt;&lt;/EndNote&gt;</w:instrText>
      </w:r>
      <w:r>
        <w:fldChar w:fldCharType="separate"/>
      </w:r>
      <w:r w:rsidR="00E957DC">
        <w:rPr>
          <w:noProof/>
        </w:rPr>
        <w:t>(18)</w:t>
      </w:r>
      <w:r>
        <w:fldChar w:fldCharType="end"/>
      </w:r>
      <w:r>
        <w:t xml:space="preserve">.  This assessment is free to use and requires only a pencil, paper, and stopwatch. Scoring is determined by the amount of time taken to correctly connect all letters and numbers. Participants completing the trail in 75 seconds or less are considered average and greater than 273 seconds is scored as deficient. This leaves a large margin without differentiating performance. The TMT-B was included </w:t>
      </w:r>
      <w:r w:rsidRPr="004B5427">
        <w:t>in 4 of the 28 studies and included 293 male participants</w:t>
      </w:r>
      <w:r w:rsidRPr="008D68CD">
        <w:t>.</w:t>
      </w:r>
    </w:p>
    <w:p w14:paraId="0A901FEE" w14:textId="77777777" w:rsidR="006B6180" w:rsidRDefault="006B6180" w:rsidP="007D1D5D">
      <w:pPr>
        <w:spacing w:line="480" w:lineRule="auto"/>
      </w:pPr>
    </w:p>
    <w:p w14:paraId="5625A428" w14:textId="77777777" w:rsidR="006B6180" w:rsidRPr="0076184E" w:rsidRDefault="006B6180" w:rsidP="007D1D5D">
      <w:pPr>
        <w:spacing w:line="480" w:lineRule="auto"/>
        <w:rPr>
          <w:b/>
        </w:rPr>
      </w:pPr>
      <w:r w:rsidRPr="0076184E">
        <w:rPr>
          <w:b/>
        </w:rPr>
        <w:t>CogState (CogSport)</w:t>
      </w:r>
    </w:p>
    <w:p w14:paraId="7D17834C" w14:textId="1D2F80BF" w:rsidR="006B6180" w:rsidRDefault="006B6180" w:rsidP="007D1D5D">
      <w:pPr>
        <w:spacing w:line="480" w:lineRule="auto"/>
      </w:pPr>
      <w:r>
        <w:tab/>
        <w:t>The CogState assessment is used more frequently outside the United States. This assessment was developed to be used in conjunction with other concussion-related assessments</w:t>
      </w:r>
      <w:r>
        <w:fldChar w:fldCharType="begin"/>
      </w:r>
      <w:r w:rsidR="00E957DC">
        <w:instrText xml:space="preserve"> ADDIN EN.CITE &lt;EndNote&gt;&lt;Cite&gt;&lt;Author&gt;Collie&lt;/Author&gt;&lt;Year&gt;2003&lt;/Year&gt;&lt;RecNum&gt;64&lt;/RecNum&gt;&lt;DisplayText&gt;(20)&lt;/DisplayText&gt;&lt;record&gt;&lt;rec-number&gt;64&lt;/rec-number&gt;&lt;foreign-keys&gt;&lt;key app="EN" db-id="rsd5xxf0y5drdteeestpxfvkzsv2fvxf2pw0" timestamp="1517096347"&gt;64&lt;/key&gt;&lt;/foreign-keys&gt;&lt;ref-type name="Journal Article"&gt;17&lt;/ref-type&gt;&lt;contributors&gt;&lt;authors&gt;&lt;author&gt;Collie, A.&lt;/author&gt;&lt;author&gt;Maruff, P.&lt;/author&gt;&lt;author&gt;Makdissi, M.&lt;/author&gt;&lt;author&gt;McCrory, P.&lt;/author&gt;&lt;author&gt;McStephen, M.&lt;/author&gt;&lt;author&gt;Darby, D.&lt;/author&gt;&lt;/authors&gt;&lt;/contributors&gt;&lt;auth-address&gt;Centre for Neuroscience, The University of Melbourne, Parkville, Victoria, Australia. acollie@cogstate.com&lt;/auth-address&gt;&lt;titles&gt;&lt;title&gt;CogSport: reliability and correlation with conventional cognitive tests used in postconcussion medical evaluations&lt;/title&gt;&lt;secondary-title&gt;Clin J Sport Med&lt;/secondary-title&gt;&lt;/titles&gt;&lt;periodical&gt;&lt;full-title&gt;Clin J Sport Med&lt;/full-title&gt;&lt;/periodical&gt;&lt;pages&gt;28-32&lt;/pages&gt;&lt;volume&gt;13&lt;/volume&gt;&lt;number&gt;1&lt;/number&gt;&lt;keywords&gt;&lt;keyword&gt;Adolescent&lt;/keyword&gt;&lt;keyword&gt;Adult&lt;/keyword&gt;&lt;keyword&gt;Brain Concussion/*physiopathology&lt;/keyword&gt;&lt;keyword&gt;*Cognition&lt;/keyword&gt;&lt;keyword&gt;Decision Making&lt;/keyword&gt;&lt;keyword&gt;Female&lt;/keyword&gt;&lt;keyword&gt;Humans&lt;/keyword&gt;&lt;keyword&gt;Male&lt;/keyword&gt;&lt;keyword&gt;*Neuropsychological Tests&lt;/keyword&gt;&lt;keyword&gt;Prospective Studies&lt;/keyword&gt;&lt;keyword&gt;Reference Values&lt;/keyword&gt;&lt;/keywords&gt;&lt;dates&gt;&lt;year&gt;2003&lt;/year&gt;&lt;pub-dates&gt;&lt;date&gt;Jan&lt;/date&gt;&lt;/pub-dates&gt;&lt;/dates&gt;&lt;pub-location&gt;United States&lt;/pub-location&gt;&lt;publisher&gt;Wolters Kluwer Health, Inc&lt;/publisher&gt;&lt;isbn&gt;1050-642X (Print)&amp;#xD;1050-642X (Linking)&lt;/isbn&gt;&lt;accession-num&gt;12544161&lt;/accession-num&gt;&lt;urls&gt;&lt;related-urls&gt;&lt;url&gt;https://www.ncbi.nlm.nih.gov/pubmed/12544161&lt;/url&gt;&lt;/related-urls&gt;&lt;/urls&gt;&lt;remote-database-name&gt;cmedm&lt;/remote-database-name&gt;&lt;remote-database-provider&gt;EBSCOhost&lt;/remote-database-provider&gt;&lt;/record&gt;&lt;/Cite&gt;&lt;/EndNote&gt;</w:instrText>
      </w:r>
      <w:r>
        <w:fldChar w:fldCharType="separate"/>
      </w:r>
      <w:r w:rsidR="00E957DC">
        <w:rPr>
          <w:noProof/>
        </w:rPr>
        <w:t>(20)</w:t>
      </w:r>
      <w:r>
        <w:fldChar w:fldCharType="end"/>
      </w:r>
      <w:r>
        <w:t>. CogState measures aspects of psychomotor function, decision making, working memory, and learning, all with speed and accuracy sub score. Some studies show that this test is reliable for multiple sessions</w:t>
      </w:r>
      <w:r>
        <w:fldChar w:fldCharType="begin">
          <w:fldData xml:space="preserve">PEVuZE5vdGU+PENpdGU+PEF1dGhvcj5NYWtkaXNzaTwvQXV0aG9yPjxZZWFyPjIwMDE8L1llYXI+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</w:fldData>
        </w:fldChar>
      </w:r>
      <w:r w:rsidR="00E957DC">
        <w:instrText xml:space="preserve"> ADDIN EN.CITE </w:instrText>
      </w:r>
      <w:r w:rsidR="00E957DC">
        <w:fldChar w:fldCharType="begin">
          <w:fldData xml:space="preserve">PEVuZE5vdGU+PENpdGU+PEF1dGhvcj5NYWtkaXNzaTwvQXV0aG9yPjxZZWFyPjIwMDE8L1llYXI+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</w:fldData>
        </w:fldChar>
      </w:r>
      <w:r w:rsidR="00E957DC">
        <w:instrText xml:space="preserve"> ADDIN EN.CITE.DATA </w:instrText>
      </w:r>
      <w:r w:rsidR="00E957DC">
        <w:fldChar w:fldCharType="end"/>
      </w:r>
      <w:r>
        <w:fldChar w:fldCharType="separate"/>
      </w:r>
      <w:r w:rsidR="00E957DC">
        <w:rPr>
          <w:noProof/>
        </w:rPr>
        <w:t>(21)</w:t>
      </w:r>
      <w:r>
        <w:fldChar w:fldCharType="end"/>
      </w:r>
      <w:r>
        <w:t xml:space="preserve"> while others find that there is a practice effect after the second assessment</w:t>
      </w:r>
      <w:r>
        <w:fldChar w:fldCharType="begin"/>
      </w:r>
      <w:r w:rsidR="00E957DC">
        <w:instrText xml:space="preserve"> ADDIN EN.CITE &lt;EndNote&gt;&lt;Cite&gt;&lt;Author&gt;Christy&lt;/Author&gt;&lt;Year&gt;2011&lt;/Year&gt;&lt;RecNum&gt;61&lt;/RecNum&gt;&lt;DisplayText&gt;(22)&lt;/DisplayText&gt;&lt;record&gt;&lt;rec-number&gt;61&lt;/rec-number&gt;&lt;foreign-keys&gt;&lt;key app="EN" db-id="rsd5xxf0y5drdteeestpxfvkzsv2fvxf2pw0" timestamp="1517095442"&gt;61&lt;/key&gt;&lt;/foreign-keys&gt;&lt;ref-type name="Journal Article"&gt;17&lt;/ref-type&gt;&lt;contributors&gt;&lt;authors&gt;&lt;author&gt;Christy, J. B.&lt;/author&gt;&lt;author&gt;Steed, L.&lt;/author&gt;&lt;/authors&gt;&lt;/contributors&gt;&lt;auth-address&gt;University of Alabama-Birmingham, Children&amp;apos;s Health System, Birmingham, Alabama, USA.&lt;/auth-address&gt;&lt;titles&gt;&lt;title&gt;Commentary on &amp;quot;The effect of suit wear during an intensive therapy program in children with cerebral palsy&amp;quot;&lt;/title&gt;&lt;secondary-title&gt;Pediatr Phys Ther&lt;/secondary-title&gt;&lt;/titles&gt;&lt;periodical&gt;&lt;full-title&gt;Pediatr Phys Ther&lt;/full-title&gt;&lt;/periodical&gt;&lt;pages&gt;143&lt;/pages&gt;&lt;volume&gt;23&lt;/volume&gt;&lt;number&gt;2&lt;/number&gt;&lt;keywords&gt;&lt;keyword&gt;*Braces&lt;/keyword&gt;&lt;keyword&gt;Cerebral Palsy/psychology/*rehabilitation&lt;/keyword&gt;&lt;keyword&gt;Disability Evaluation&lt;/keyword&gt;&lt;keyword&gt;Humans&lt;/keyword&gt;&lt;keyword&gt;*Motor Skills&lt;/keyword&gt;&lt;keyword&gt;Pediatrics/*methods&lt;/keyword&gt;&lt;keyword&gt;*Physical Therapy Modalities&lt;/keyword&gt;&lt;/keywords&gt;&lt;dates&gt;&lt;year&gt;2011&lt;/year&gt;&lt;pub-dates&gt;&lt;date&gt;Summer&lt;/date&gt;&lt;/pub-dates&gt;&lt;/dates&gt;&lt;publisher&gt;Taylor &amp;amp; Francis Ltd&lt;/publisher&gt;&lt;isbn&gt;1538-005X (Electronic)&amp;#xD;0898-5669 (Linking)&lt;/isbn&gt;&lt;accession-num&gt;21552074&lt;/accession-num&gt;&lt;work-type&gt;Article&lt;/work-type&gt;&lt;urls&gt;&lt;related-urls&gt;&lt;url&gt;https://www.ncbi.nlm.nih.gov/pubmed/21552074&lt;/url&gt;&lt;/related-urls&gt;&lt;/urls&gt;&lt;electronic-resource-num&gt;10.1097/PEP.0b013e318219352d&lt;/electronic-resource-num&gt;&lt;remote-database-name&gt;aph&lt;/remote-database-name&gt;&lt;remote-database-provider&gt;EBSCOhost&lt;/remote-database-provider&gt;&lt;/record&gt;&lt;/Cite&gt;&lt;/EndNote&gt;</w:instrText>
      </w:r>
      <w:r>
        <w:fldChar w:fldCharType="separate"/>
      </w:r>
      <w:r w:rsidR="00E957DC">
        <w:rPr>
          <w:noProof/>
        </w:rPr>
        <w:t>(22)</w:t>
      </w:r>
      <w:r>
        <w:fldChar w:fldCharType="end"/>
      </w:r>
      <w:r>
        <w:t xml:space="preserve">. The CogState was included in </w:t>
      </w:r>
      <w:r w:rsidRPr="004B5427">
        <w:t>3 of the 28 studies and included 155 male participants</w:t>
      </w:r>
      <w:r w:rsidRPr="008D68CD">
        <w:t>.</w:t>
      </w:r>
    </w:p>
    <w:p w14:paraId="000A90D9" w14:textId="77777777" w:rsidR="00E957DC" w:rsidRDefault="00E957DC" w:rsidP="007D1D5D">
      <w:pPr>
        <w:spacing w:line="480" w:lineRule="auto"/>
      </w:pPr>
    </w:p>
    <w:p w14:paraId="7742BB6B" w14:textId="77777777" w:rsidR="00E957DC" w:rsidRDefault="00E957DC" w:rsidP="007D1D5D">
      <w:pPr>
        <w:spacing w:line="480" w:lineRule="auto"/>
      </w:pPr>
    </w:p>
    <w:p w14:paraId="300F8688" w14:textId="77777777" w:rsidR="00E957DC" w:rsidRDefault="00E957DC" w:rsidP="007D1D5D">
      <w:pPr>
        <w:spacing w:line="480" w:lineRule="auto"/>
      </w:pPr>
    </w:p>
    <w:p w14:paraId="0D8AEFC8" w14:textId="77777777" w:rsidR="00E957DC" w:rsidRDefault="00E957DC" w:rsidP="007D1D5D">
      <w:pPr>
        <w:spacing w:line="480" w:lineRule="auto"/>
      </w:pPr>
    </w:p>
    <w:p w14:paraId="5E465901" w14:textId="5EA8D1F1" w:rsidR="006B6180" w:rsidRPr="00E957DC" w:rsidRDefault="006B6180" w:rsidP="007D1D5D">
      <w:pPr>
        <w:spacing w:line="480" w:lineRule="auto"/>
        <w:rPr>
          <w:b/>
        </w:rPr>
      </w:pPr>
      <w:r w:rsidRPr="00E957DC">
        <w:rPr>
          <w:b/>
        </w:rPr>
        <w:lastRenderedPageBreak/>
        <w:t>Additional Assessments</w:t>
      </w:r>
    </w:p>
    <w:p w14:paraId="0D3D7D1A" w14:textId="1B91A455" w:rsidR="0076184E" w:rsidRDefault="006B6180" w:rsidP="007D1D5D">
      <w:pPr>
        <w:spacing w:line="480" w:lineRule="auto"/>
      </w:pPr>
      <w:r>
        <w:t>NHL Battery, Automated Neuropsychological Assessment Metrics (ANAM), Sensory Organization Test (SOT), Rivermead Post-Concussion Symptoms Questionnaire (RPQ), Headminder</w:t>
      </w:r>
      <w:r>
        <w:tab/>
      </w:r>
    </w:p>
    <w:p w14:paraId="3D5A05B4" w14:textId="4199A667" w:rsidR="00E957DC" w:rsidRDefault="00E957DC" w:rsidP="007D1D5D">
      <w:pPr>
        <w:spacing w:line="480" w:lineRule="auto"/>
      </w:pPr>
    </w:p>
    <w:p w14:paraId="3E91995B" w14:textId="72B50D06" w:rsidR="00E957DC" w:rsidRDefault="00E957DC" w:rsidP="007D1D5D">
      <w:pPr>
        <w:spacing w:line="480" w:lineRule="auto"/>
      </w:pPr>
    </w:p>
    <w:p w14:paraId="26C19EA2" w14:textId="6CEF85A4" w:rsidR="00E957DC" w:rsidRDefault="00E957DC" w:rsidP="007D1D5D">
      <w:pPr>
        <w:spacing w:line="480" w:lineRule="auto"/>
      </w:pPr>
    </w:p>
    <w:p w14:paraId="3BE6C7C9" w14:textId="1F8B3061" w:rsidR="00E957DC" w:rsidRDefault="00E957DC" w:rsidP="007D1D5D">
      <w:pPr>
        <w:spacing w:line="480" w:lineRule="auto"/>
      </w:pPr>
    </w:p>
    <w:p w14:paraId="39CBC238" w14:textId="58E6B509" w:rsidR="00E957DC" w:rsidRDefault="00E957DC" w:rsidP="007D1D5D">
      <w:pPr>
        <w:spacing w:line="480" w:lineRule="auto"/>
      </w:pPr>
    </w:p>
    <w:p w14:paraId="25BBFA2E" w14:textId="37797D5F" w:rsidR="00E957DC" w:rsidRDefault="00E957DC" w:rsidP="007D1D5D">
      <w:pPr>
        <w:spacing w:line="480" w:lineRule="auto"/>
      </w:pPr>
    </w:p>
    <w:p w14:paraId="4ACB6400" w14:textId="77C84091" w:rsidR="00E957DC" w:rsidRDefault="00E957DC" w:rsidP="007D1D5D">
      <w:pPr>
        <w:spacing w:line="480" w:lineRule="auto"/>
      </w:pPr>
    </w:p>
    <w:p w14:paraId="58620272" w14:textId="4304AE59" w:rsidR="00E957DC" w:rsidRDefault="00E957DC" w:rsidP="007D1D5D">
      <w:pPr>
        <w:spacing w:line="480" w:lineRule="auto"/>
      </w:pPr>
    </w:p>
    <w:p w14:paraId="25A16B7E" w14:textId="3CA58E79" w:rsidR="00E957DC" w:rsidRDefault="00E957DC" w:rsidP="007D1D5D">
      <w:pPr>
        <w:spacing w:line="480" w:lineRule="auto"/>
      </w:pPr>
    </w:p>
    <w:p w14:paraId="36579FA9" w14:textId="5A94D8DB" w:rsidR="00E957DC" w:rsidRDefault="00E957DC" w:rsidP="007D1D5D">
      <w:pPr>
        <w:spacing w:line="480" w:lineRule="auto"/>
      </w:pPr>
    </w:p>
    <w:p w14:paraId="1B5027D2" w14:textId="6D146A18" w:rsidR="00E957DC" w:rsidRDefault="00E957DC" w:rsidP="007D1D5D">
      <w:pPr>
        <w:spacing w:line="480" w:lineRule="auto"/>
      </w:pPr>
    </w:p>
    <w:p w14:paraId="43370D82" w14:textId="320E188F" w:rsidR="00E957DC" w:rsidRDefault="00E957DC" w:rsidP="007D1D5D">
      <w:pPr>
        <w:spacing w:line="480" w:lineRule="auto"/>
      </w:pPr>
    </w:p>
    <w:p w14:paraId="61D0E1BE" w14:textId="25710DEB" w:rsidR="00E957DC" w:rsidRDefault="00E957DC" w:rsidP="007D1D5D">
      <w:pPr>
        <w:spacing w:line="480" w:lineRule="auto"/>
      </w:pPr>
    </w:p>
    <w:p w14:paraId="7D2FA651" w14:textId="280C693D" w:rsidR="00E957DC" w:rsidRDefault="00E957DC" w:rsidP="007D1D5D">
      <w:pPr>
        <w:spacing w:line="480" w:lineRule="auto"/>
      </w:pPr>
    </w:p>
    <w:p w14:paraId="7F2E0DB7" w14:textId="24D12D67" w:rsidR="00E957DC" w:rsidRDefault="00E957DC" w:rsidP="007D1D5D">
      <w:pPr>
        <w:spacing w:line="480" w:lineRule="auto"/>
      </w:pPr>
    </w:p>
    <w:p w14:paraId="07C78F14" w14:textId="0DC8B0C2" w:rsidR="00E957DC" w:rsidRDefault="00E957DC" w:rsidP="007D1D5D">
      <w:pPr>
        <w:spacing w:line="480" w:lineRule="auto"/>
      </w:pPr>
    </w:p>
    <w:p w14:paraId="6731C8AF" w14:textId="7BECC2FA" w:rsidR="00E957DC" w:rsidRDefault="00E957DC" w:rsidP="007D1D5D">
      <w:pPr>
        <w:spacing w:line="480" w:lineRule="auto"/>
      </w:pPr>
    </w:p>
    <w:p w14:paraId="4500F61E" w14:textId="50EEBC22" w:rsidR="00E957DC" w:rsidRDefault="00E957DC" w:rsidP="007D1D5D">
      <w:pPr>
        <w:spacing w:line="480" w:lineRule="auto"/>
      </w:pPr>
    </w:p>
    <w:p w14:paraId="70835F12" w14:textId="77777777" w:rsidR="007D1D5D" w:rsidRDefault="007D1D5D" w:rsidP="007D1D5D">
      <w:pPr>
        <w:pStyle w:val="EndNoteBibliography"/>
        <w:spacing w:line="480" w:lineRule="auto"/>
        <w:rPr>
          <w:noProof w:val="0"/>
        </w:rPr>
      </w:pPr>
    </w:p>
    <w:p w14:paraId="29AC3A82" w14:textId="1846D5C3" w:rsidR="00E957DC" w:rsidRPr="00E957DC" w:rsidRDefault="00E957DC" w:rsidP="007D1D5D">
      <w:pPr>
        <w:pStyle w:val="EndNoteBibliography"/>
        <w:spacing w:line="480" w:lineRule="auto"/>
        <w:rPr>
          <w:b/>
        </w:rPr>
      </w:pPr>
      <w:r>
        <w:rPr>
          <w:b/>
        </w:rPr>
        <w:lastRenderedPageBreak/>
        <w:t>References</w:t>
      </w:r>
    </w:p>
    <w:p w14:paraId="752C40B5" w14:textId="7AFC71D5" w:rsidR="00E957DC" w:rsidRPr="00E957DC" w:rsidRDefault="0076184E" w:rsidP="007D1D5D">
      <w:pPr>
        <w:pStyle w:val="EndNoteBibliography"/>
        <w:spacing w:line="480" w:lineRule="auto"/>
      </w:pPr>
      <w:r>
        <w:fldChar w:fldCharType="begin"/>
      </w:r>
      <w:r>
        <w:instrText xml:space="preserve"> ADDIN EN.REFLIST </w:instrText>
      </w:r>
      <w:r>
        <w:fldChar w:fldCharType="separate"/>
      </w:r>
      <w:r w:rsidR="00E957DC" w:rsidRPr="00E957DC">
        <w:t>1.</w:t>
      </w:r>
      <w:r w:rsidR="00E957DC" w:rsidRPr="00E957DC">
        <w:tab/>
        <w:t>Belanger HG, Vanderploeg RD. The neuropsychological impact of sports-related concussion: a meta-analysis. J Int Neuropsychol Soc. 2005;11(4):345-57. PubMed PMID: 16209414.</w:t>
      </w:r>
    </w:p>
    <w:p w14:paraId="0AA7C8C1" w14:textId="77777777" w:rsidR="00E957DC" w:rsidRPr="00E957DC" w:rsidRDefault="00E957DC" w:rsidP="007D1D5D">
      <w:pPr>
        <w:pStyle w:val="EndNoteBibliography"/>
        <w:spacing w:line="480" w:lineRule="auto"/>
      </w:pPr>
      <w:r w:rsidRPr="00E957DC">
        <w:t>2.</w:t>
      </w:r>
      <w:r w:rsidRPr="00E957DC">
        <w:tab/>
        <w:t>Schatz P, Pardini JE, Lovell MR, Collins MW, Podell K. Sensitivity and specificity of the ImPACT Test Battery for concussion in athletes. Arch Clin Neuropsychol. 2006;21(1):91-9. doi: 10.1016/j.acn.2005.08.001. PubMed PMID: 16143492.</w:t>
      </w:r>
    </w:p>
    <w:p w14:paraId="7110F9F5" w14:textId="77777777" w:rsidR="00E957DC" w:rsidRPr="00E957DC" w:rsidRDefault="00E957DC" w:rsidP="007D1D5D">
      <w:pPr>
        <w:pStyle w:val="EndNoteBibliography"/>
        <w:spacing w:line="480" w:lineRule="auto"/>
      </w:pPr>
      <w:r w:rsidRPr="00E957DC">
        <w:t>3.</w:t>
      </w:r>
      <w:r w:rsidRPr="00E957DC">
        <w:tab/>
        <w:t>Lovell MR, Collins MW. Neuropsychological assessment of the college football player. J Head Trauma Rehabil. 1998;13(2):9-26. Epub 1998/05/09. PubMed PMID: 9575253.</w:t>
      </w:r>
    </w:p>
    <w:p w14:paraId="19797CD7" w14:textId="77777777" w:rsidR="00E957DC" w:rsidRPr="00E957DC" w:rsidRDefault="00E957DC" w:rsidP="007D1D5D">
      <w:pPr>
        <w:pStyle w:val="EndNoteBibliography"/>
        <w:spacing w:line="480" w:lineRule="auto"/>
      </w:pPr>
      <w:r w:rsidRPr="00E957DC">
        <w:t>4.</w:t>
      </w:r>
      <w:r w:rsidRPr="00E957DC">
        <w:tab/>
        <w:t>Iverson GL, Lovell MR, Collins MW. Validity of ImPACT for measuring processing speed following sports-related concussion. J Clin Exp Neuropsychol. 2005;27(6):683-9. doi: 10.1080/13803390490918435. PubMed PMID: 17540149.</w:t>
      </w:r>
    </w:p>
    <w:p w14:paraId="4E8BB0AD" w14:textId="77777777" w:rsidR="00E957DC" w:rsidRPr="00E957DC" w:rsidRDefault="00E957DC" w:rsidP="007D1D5D">
      <w:pPr>
        <w:pStyle w:val="EndNoteBibliography"/>
        <w:spacing w:line="480" w:lineRule="auto"/>
      </w:pPr>
      <w:r w:rsidRPr="00E957DC">
        <w:t>5.</w:t>
      </w:r>
      <w:r w:rsidRPr="00E957DC">
        <w:tab/>
        <w:t>Merritt VC, Bradson ML, Meyer JE, Arnett PA. Evaluating the test-retest reliability of symptom indices associated with the ImPACT post-concussion symptom scale (PCSS). J Clin Exp Neuropsychol. 2017:1-12. Epub 2017/07/22. doi: 10.1080/13803395.2017.1353590. PubMed PMID: 28728465.</w:t>
      </w:r>
    </w:p>
    <w:p w14:paraId="56648A16" w14:textId="77777777" w:rsidR="00E957DC" w:rsidRPr="00E957DC" w:rsidRDefault="00E957DC" w:rsidP="007D1D5D">
      <w:pPr>
        <w:pStyle w:val="EndNoteBibliography"/>
        <w:spacing w:line="480" w:lineRule="auto"/>
      </w:pPr>
      <w:r w:rsidRPr="00E957DC">
        <w:t>6.</w:t>
      </w:r>
      <w:r w:rsidRPr="00E957DC">
        <w:tab/>
        <w:t>McCrory P, Johnston K, Meeuwisse W, Aubry M, Cantu R, Dvorak J, et al. Summary and agreement statement of the 2nd International Conference on Concussion in Sport, Prague 2004. Br J Sports Med. 2005;39(4):196-204. doi: 10.1136/bjsm.2005.018614. PubMed PMID: 15793085; PubMed Central PMCID: PMCPMC1725173.</w:t>
      </w:r>
    </w:p>
    <w:p w14:paraId="424A9826" w14:textId="77777777" w:rsidR="00E957DC" w:rsidRPr="00E957DC" w:rsidRDefault="00E957DC" w:rsidP="007D1D5D">
      <w:pPr>
        <w:pStyle w:val="EndNoteBibliography"/>
        <w:spacing w:line="480" w:lineRule="auto"/>
      </w:pPr>
      <w:r w:rsidRPr="00E957DC">
        <w:lastRenderedPageBreak/>
        <w:t>7.</w:t>
      </w:r>
      <w:r w:rsidRPr="00E957DC">
        <w:tab/>
        <w:t>McCrory P, Meeuwisse W, Dvorak J, Aubry M, Bailes J, Broglio S, et al. Consensus statement on concussion in sport-the 5th international conference on concussion in sport held in Berlin, October 2016. Br J Sports Med. 2017;51(11):838-47. doi: 10.1136/bjsports-2017-097699. PubMed PMID: 28446457.</w:t>
      </w:r>
    </w:p>
    <w:p w14:paraId="2F21098A" w14:textId="77777777" w:rsidR="00E957DC" w:rsidRPr="00E957DC" w:rsidRDefault="00E957DC" w:rsidP="007D1D5D">
      <w:pPr>
        <w:pStyle w:val="EndNoteBibliography"/>
        <w:spacing w:line="480" w:lineRule="auto"/>
      </w:pPr>
      <w:r w:rsidRPr="00E957DC">
        <w:t>8.</w:t>
      </w:r>
      <w:r w:rsidRPr="00E957DC">
        <w:tab/>
        <w:t>Maddocks DL, Dicker GD, Saling MM. The assessment of orientation following concussion in athletes. Clin J Sport Med. 1995;5(1):32-5. PubMed PMID: 7614078.</w:t>
      </w:r>
    </w:p>
    <w:p w14:paraId="080B6BA8" w14:textId="77777777" w:rsidR="00E957DC" w:rsidRPr="00E957DC" w:rsidRDefault="00E957DC" w:rsidP="007D1D5D">
      <w:pPr>
        <w:pStyle w:val="EndNoteBibliography"/>
        <w:spacing w:line="480" w:lineRule="auto"/>
      </w:pPr>
      <w:r w:rsidRPr="00E957DC">
        <w:t>9.</w:t>
      </w:r>
      <w:r w:rsidRPr="00E957DC">
        <w:tab/>
        <w:t>Jennett B, Bond M. Assessment of outcome after severe brain damage: a practical scale. The Lancet. 1975;305(7905):480-4.</w:t>
      </w:r>
    </w:p>
    <w:p w14:paraId="7D12B318" w14:textId="77777777" w:rsidR="00E957DC" w:rsidRPr="00E957DC" w:rsidRDefault="00E957DC" w:rsidP="007D1D5D">
      <w:pPr>
        <w:pStyle w:val="EndNoteBibliography"/>
        <w:spacing w:line="480" w:lineRule="auto"/>
      </w:pPr>
      <w:r w:rsidRPr="00E957DC">
        <w:t>10.</w:t>
      </w:r>
      <w:r w:rsidRPr="00E957DC">
        <w:tab/>
        <w:t>Guskiewicz KM. Assessment of postural stability following sport-related concussion. Curr Sports Med Rep. 2003;2(1):24-30. PubMed PMID: 12831673.</w:t>
      </w:r>
    </w:p>
    <w:p w14:paraId="38FCCFA4" w14:textId="77777777" w:rsidR="00E957DC" w:rsidRPr="00E957DC" w:rsidRDefault="00E957DC" w:rsidP="007D1D5D">
      <w:pPr>
        <w:pStyle w:val="EndNoteBibliography"/>
        <w:spacing w:line="480" w:lineRule="auto"/>
      </w:pPr>
      <w:r w:rsidRPr="00E957DC">
        <w:t>11.</w:t>
      </w:r>
      <w:r w:rsidRPr="00E957DC">
        <w:tab/>
        <w:t>Jinguji TM, Bompadre V, Harmon KG, Satchell EK, Gilbert K, Wild J, et al. Sport Concussion Assessment Tool-2: baseline values for high school athletes. Br J Sports Med. 2012;46(5):365-70. doi: 10.1136/bjsports-2011-090526. PubMed PMID: 22228554.</w:t>
      </w:r>
    </w:p>
    <w:p w14:paraId="0462D854" w14:textId="77777777" w:rsidR="00E957DC" w:rsidRPr="00E957DC" w:rsidRDefault="00E957DC" w:rsidP="007D1D5D">
      <w:pPr>
        <w:pStyle w:val="EndNoteBibliography"/>
        <w:spacing w:line="480" w:lineRule="auto"/>
      </w:pPr>
      <w:r w:rsidRPr="00E957DC">
        <w:t>12.</w:t>
      </w:r>
      <w:r w:rsidRPr="00E957DC">
        <w:tab/>
        <w:t>Finnoff JT, Peterson VJ, Hollman JH, Smith J. Intrarater and interrater reliability of the Balance Error Scoring System (BESS). PM R. 2009;1(1):50-4. doi: 10.1016/j.pmrj.2008.06.002. PubMed PMID: 19627872.</w:t>
      </w:r>
    </w:p>
    <w:p w14:paraId="675E006F" w14:textId="77777777" w:rsidR="00E957DC" w:rsidRPr="00E957DC" w:rsidRDefault="00E957DC" w:rsidP="007D1D5D">
      <w:pPr>
        <w:pStyle w:val="EndNoteBibliography"/>
        <w:spacing w:line="480" w:lineRule="auto"/>
      </w:pPr>
      <w:r w:rsidRPr="00E957DC">
        <w:t>13.</w:t>
      </w:r>
      <w:r w:rsidRPr="00E957DC">
        <w:tab/>
        <w:t>Galetta KM, Barrett J, Allen M, Madda F, Delicata D, Tennant AT, et al. The King-Devick test as a determinant of head trauma and concussion in boxers and MMA fighters. Neurology. 2011;76(17):1456-62. doi: 10.1212/WNL.0b013e31821184c9. PubMed PMID: 21288984; PubMed Central PMCID: PMCPMC3087467.</w:t>
      </w:r>
    </w:p>
    <w:p w14:paraId="45FF5887" w14:textId="6F654840" w:rsidR="00E957DC" w:rsidRPr="00E957DC" w:rsidRDefault="00E957DC" w:rsidP="007D1D5D">
      <w:pPr>
        <w:pStyle w:val="EndNoteBibliography"/>
        <w:spacing w:line="480" w:lineRule="auto"/>
      </w:pPr>
      <w:r w:rsidRPr="00E957DC">
        <w:lastRenderedPageBreak/>
        <w:t>14.</w:t>
      </w:r>
      <w:r w:rsidRPr="00E957DC">
        <w:tab/>
        <w:t xml:space="preserve">King D, Brughelli M, Hume P, Gissane C. Concussions in amateur rugby union identified with the use of a rapid visual screening tool. Journal of the Neurological Sciences. 2013;326(1):59-63. doi: </w:t>
      </w:r>
      <w:hyperlink r:id="rId6" w:history="1">
        <w:r w:rsidRPr="00E957DC">
          <w:rPr>
            <w:rStyle w:val="Hyperlink"/>
          </w:rPr>
          <w:t>http://dx.doi.org/10.1016/j.jns.2013.01.012</w:t>
        </w:r>
      </w:hyperlink>
      <w:r w:rsidRPr="00E957DC">
        <w:t>.</w:t>
      </w:r>
    </w:p>
    <w:p w14:paraId="3FB0FE9F" w14:textId="77777777" w:rsidR="00E957DC" w:rsidRPr="00E957DC" w:rsidRDefault="00E957DC" w:rsidP="007D1D5D">
      <w:pPr>
        <w:pStyle w:val="EndNoteBibliography"/>
        <w:spacing w:line="480" w:lineRule="auto"/>
      </w:pPr>
      <w:r w:rsidRPr="00E957DC">
        <w:t>15.</w:t>
      </w:r>
      <w:r w:rsidRPr="00E957DC">
        <w:tab/>
        <w:t>Leong DF, Balcer LJ, Galetta SL, Liu Z, Master CL. The King-Devick test as a concussion screening tool administered by sports parents. J Sports Med Phys Fitness. 2014;54(1):70-7. PubMed PMID: 24445547.</w:t>
      </w:r>
    </w:p>
    <w:p w14:paraId="190F67B5" w14:textId="77777777" w:rsidR="00E957DC" w:rsidRPr="00E957DC" w:rsidRDefault="00E957DC" w:rsidP="007D1D5D">
      <w:pPr>
        <w:pStyle w:val="EndNoteBibliography"/>
        <w:spacing w:line="480" w:lineRule="auto"/>
      </w:pPr>
      <w:r w:rsidRPr="00E957DC">
        <w:t>16.</w:t>
      </w:r>
      <w:r w:rsidRPr="00E957DC">
        <w:tab/>
        <w:t>Wechsler D. The measurement of adult intelligence. Baltimore, MD, US: Williams &amp; Wilkins Co; 1939. ix, 226-ix, p.</w:t>
      </w:r>
    </w:p>
    <w:p w14:paraId="0CA21D99" w14:textId="77777777" w:rsidR="00E957DC" w:rsidRPr="00E957DC" w:rsidRDefault="00E957DC" w:rsidP="007D1D5D">
      <w:pPr>
        <w:pStyle w:val="EndNoteBibliography"/>
        <w:spacing w:line="480" w:lineRule="auto"/>
      </w:pPr>
      <w:r w:rsidRPr="00E957DC">
        <w:t>17.</w:t>
      </w:r>
      <w:r w:rsidRPr="00E957DC">
        <w:tab/>
        <w:t>van der Elst W, van Boxtel MP, van Breukelen GJ, Jolles J. The Letter Digit Substitution Test: normative data for 1,858 healthy participants aged 24-81 from the Maastricht Aging Study (MAAS): influence of age, education, and sex. J Clin Exp Neuropsychol. 2006;28(6):998-1009. doi: 10.1080/13803390591004428. PubMed PMID: 16822738.</w:t>
      </w:r>
    </w:p>
    <w:p w14:paraId="3A10FA86" w14:textId="77777777" w:rsidR="00E957DC" w:rsidRPr="00E957DC" w:rsidRDefault="00E957DC" w:rsidP="007D1D5D">
      <w:pPr>
        <w:pStyle w:val="EndNoteBibliography"/>
        <w:spacing w:line="480" w:lineRule="auto"/>
      </w:pPr>
      <w:r w:rsidRPr="00E957DC">
        <w:t>18.</w:t>
      </w:r>
      <w:r w:rsidRPr="00E957DC">
        <w:tab/>
        <w:t>Tombaugh TN. Trail Making Test A and B: normative data stratified by age and education. Arch Clin Neuropsychol. 2004;19(2):203-14. doi: 10.1016/S0887-6177(03)00039-8. PubMed PMID: 15010086.</w:t>
      </w:r>
    </w:p>
    <w:p w14:paraId="27B191D7" w14:textId="77777777" w:rsidR="00E957DC" w:rsidRPr="00E957DC" w:rsidRDefault="00E957DC" w:rsidP="007D1D5D">
      <w:pPr>
        <w:pStyle w:val="EndNoteBibliography"/>
        <w:spacing w:line="480" w:lineRule="auto"/>
      </w:pPr>
      <w:r w:rsidRPr="00E957DC">
        <w:t>19.</w:t>
      </w:r>
      <w:r w:rsidRPr="00E957DC">
        <w:tab/>
        <w:t>Moser RS, Schatz P, Jordan BD. Prolonged effects of concussion in high school athletes. Neurosurgery. 2005;57(2):300-6; discussion -6. Epub 2005/08/12. PubMed PMID: 16094159.</w:t>
      </w:r>
    </w:p>
    <w:p w14:paraId="12C522E2" w14:textId="77777777" w:rsidR="00E957DC" w:rsidRPr="00E957DC" w:rsidRDefault="00E957DC" w:rsidP="007D1D5D">
      <w:pPr>
        <w:pStyle w:val="EndNoteBibliography"/>
        <w:spacing w:line="480" w:lineRule="auto"/>
      </w:pPr>
      <w:r w:rsidRPr="00E957DC">
        <w:t>20.</w:t>
      </w:r>
      <w:r w:rsidRPr="00E957DC">
        <w:tab/>
        <w:t>Collie A, Maruff P, Makdissi M, McCrory P, McStephen M, Darby D. CogSport: reliability and correlation with conventional cognitive tests used in postconcussion medical evaluations. Clin J Sport Med. 2003;13(1):28-32. PubMed PMID: 12544161.</w:t>
      </w:r>
    </w:p>
    <w:p w14:paraId="3EE6730B" w14:textId="77777777" w:rsidR="00E957DC" w:rsidRPr="00E957DC" w:rsidRDefault="00E957DC" w:rsidP="007D1D5D">
      <w:pPr>
        <w:pStyle w:val="EndNoteBibliography"/>
        <w:spacing w:line="480" w:lineRule="auto"/>
      </w:pPr>
      <w:r w:rsidRPr="00E957DC">
        <w:lastRenderedPageBreak/>
        <w:t>21.</w:t>
      </w:r>
      <w:r w:rsidRPr="00E957DC">
        <w:tab/>
        <w:t>Makdissi M, Collie A, Maruff P, Darby DG, Bush A, McCrory P, et al. Computerised cognitive assessment of concussed Australian Rules footballers. Br J Sports Med. 2001;35(5):354-60. PubMed PMID: 11579074; PubMed Central PMCID: PMCPMC1724390.</w:t>
      </w:r>
    </w:p>
    <w:p w14:paraId="62750A9E" w14:textId="77777777" w:rsidR="00E957DC" w:rsidRPr="00E957DC" w:rsidRDefault="00E957DC" w:rsidP="007D1D5D">
      <w:pPr>
        <w:pStyle w:val="EndNoteBibliography"/>
        <w:spacing w:line="480" w:lineRule="auto"/>
      </w:pPr>
      <w:r w:rsidRPr="00E957DC">
        <w:t>22.</w:t>
      </w:r>
      <w:r w:rsidRPr="00E957DC">
        <w:tab/>
        <w:t>Christy JB, Steed L. Commentary on "The effect of suit wear during an intensive therapy program in children with cerebral palsy". Pediatr Phys Ther. 2011;23(2):143. doi: 10.1097/PEP.0b013e318219352d. PubMed PMID: 21552074.</w:t>
      </w:r>
    </w:p>
    <w:p w14:paraId="4BD16F80" w14:textId="6A308541" w:rsidR="008F4E94" w:rsidRDefault="0076184E" w:rsidP="007D1D5D">
      <w:pPr>
        <w:spacing w:line="480" w:lineRule="auto"/>
      </w:pPr>
      <w:r>
        <w:fldChar w:fldCharType="end"/>
      </w:r>
    </w:p>
    <w:sectPr w:rsidR="008F4E94" w:rsidSect="00567AFF">
      <w:headerReference w:type="first" r:id="rId7"/>
      <w:footerReference w:type="firs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36BF68" w14:textId="77777777" w:rsidR="00522FE0" w:rsidRDefault="00522FE0">
      <w:r>
        <w:separator/>
      </w:r>
    </w:p>
  </w:endnote>
  <w:endnote w:type="continuationSeparator" w:id="0">
    <w:p w14:paraId="274B36F0" w14:textId="77777777" w:rsidR="00522FE0" w:rsidRDefault="00522F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527CCA" w14:textId="77777777" w:rsidR="00373CEC" w:rsidRDefault="00385EA4" w:rsidP="002877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68A14AA" w14:textId="77777777" w:rsidR="00373CEC" w:rsidRDefault="00522FE0" w:rsidP="0028770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E02A48" w14:textId="77777777" w:rsidR="00522FE0" w:rsidRDefault="00522FE0">
      <w:r>
        <w:separator/>
      </w:r>
    </w:p>
  </w:footnote>
  <w:footnote w:type="continuationSeparator" w:id="0">
    <w:p w14:paraId="4A87DC15" w14:textId="77777777" w:rsidR="00522FE0" w:rsidRDefault="00522F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AF702B" w14:textId="77777777" w:rsidR="00373CEC" w:rsidRPr="001B5723" w:rsidRDefault="00522FE0" w:rsidP="001B5723">
    <w:pPr>
      <w:pStyle w:val="Header"/>
      <w:jc w:val="center"/>
      <w:rPr>
        <w:rFonts w:asciiTheme="minorHAnsi" w:hAnsiTheme="minorHAnsi" w:cstheme="minorHAnsi"/>
        <w: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AyNDYwMjWzNDG0MLVU0lEKTi0uzszPAykwrAUAAj/awSwAAAA="/>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d5xxf0y5drdteeestpxfvkzsv2fvxf2pw0&quot;&gt;Assessment Review&lt;record-ids&gt;&lt;item&gt;6&lt;/item&gt;&lt;item&gt;9&lt;/item&gt;&lt;item&gt;26&lt;/item&gt;&lt;item&gt;27&lt;/item&gt;&lt;item&gt;44&lt;/item&gt;&lt;item&gt;45&lt;/item&gt;&lt;item&gt;46&lt;/item&gt;&lt;item&gt;47&lt;/item&gt;&lt;item&gt;48&lt;/item&gt;&lt;item&gt;49&lt;/item&gt;&lt;item&gt;50&lt;/item&gt;&lt;item&gt;51&lt;/item&gt;&lt;item&gt;52&lt;/item&gt;&lt;item&gt;53&lt;/item&gt;&lt;item&gt;54&lt;/item&gt;&lt;item&gt;56&lt;/item&gt;&lt;item&gt;57&lt;/item&gt;&lt;item&gt;58&lt;/item&gt;&lt;item&gt;61&lt;/item&gt;&lt;item&gt;64&lt;/item&gt;&lt;item&gt;66&lt;/item&gt;&lt;/record-ids&gt;&lt;/item&gt;&lt;/Libraries&gt;"/>
  </w:docVars>
  <w:rsids>
    <w:rsidRoot w:val="006B6180"/>
    <w:rsid w:val="000178F4"/>
    <w:rsid w:val="00385EA4"/>
    <w:rsid w:val="00510BF1"/>
    <w:rsid w:val="00522FE0"/>
    <w:rsid w:val="00523D48"/>
    <w:rsid w:val="00567AFF"/>
    <w:rsid w:val="006B6180"/>
    <w:rsid w:val="0076184E"/>
    <w:rsid w:val="007D1D5D"/>
    <w:rsid w:val="008F4E94"/>
    <w:rsid w:val="00E957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4EB70D"/>
  <w14:defaultImageDpi w14:val="330"/>
  <w15:docId w15:val="{DFE5ABC8-6757-49BE-917A-1F0D604B1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618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B6180"/>
    <w:pPr>
      <w:tabs>
        <w:tab w:val="center" w:pos="4320"/>
        <w:tab w:val="right" w:pos="8640"/>
      </w:tabs>
    </w:pPr>
  </w:style>
  <w:style w:type="character" w:customStyle="1" w:styleId="FooterChar">
    <w:name w:val="Footer Char"/>
    <w:basedOn w:val="DefaultParagraphFont"/>
    <w:link w:val="Footer"/>
    <w:uiPriority w:val="99"/>
    <w:rsid w:val="006B6180"/>
    <w:rPr>
      <w:rFonts w:ascii="Times New Roman" w:eastAsia="Times New Roman" w:hAnsi="Times New Roman" w:cs="Times New Roman"/>
    </w:rPr>
  </w:style>
  <w:style w:type="character" w:styleId="PageNumber">
    <w:name w:val="page number"/>
    <w:basedOn w:val="DefaultParagraphFont"/>
    <w:rsid w:val="006B6180"/>
  </w:style>
  <w:style w:type="paragraph" w:styleId="Header">
    <w:name w:val="header"/>
    <w:basedOn w:val="Normal"/>
    <w:link w:val="HeaderChar"/>
    <w:uiPriority w:val="99"/>
    <w:unhideWhenUsed/>
    <w:rsid w:val="006B6180"/>
    <w:pPr>
      <w:tabs>
        <w:tab w:val="center" w:pos="4680"/>
        <w:tab w:val="right" w:pos="9360"/>
      </w:tabs>
    </w:pPr>
  </w:style>
  <w:style w:type="character" w:customStyle="1" w:styleId="HeaderChar">
    <w:name w:val="Header Char"/>
    <w:basedOn w:val="DefaultParagraphFont"/>
    <w:link w:val="Header"/>
    <w:uiPriority w:val="99"/>
    <w:rsid w:val="006B6180"/>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76184E"/>
    <w:pPr>
      <w:jc w:val="center"/>
    </w:pPr>
    <w:rPr>
      <w:noProof/>
    </w:rPr>
  </w:style>
  <w:style w:type="character" w:customStyle="1" w:styleId="EndNoteBibliographyTitleChar">
    <w:name w:val="EndNote Bibliography Title Char"/>
    <w:basedOn w:val="DefaultParagraphFont"/>
    <w:link w:val="EndNoteBibliographyTitle"/>
    <w:rsid w:val="0076184E"/>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76184E"/>
    <w:rPr>
      <w:noProof/>
    </w:rPr>
  </w:style>
  <w:style w:type="character" w:customStyle="1" w:styleId="EndNoteBibliographyChar">
    <w:name w:val="EndNote Bibliography Char"/>
    <w:basedOn w:val="DefaultParagraphFont"/>
    <w:link w:val="EndNoteBibliography"/>
    <w:rsid w:val="0076184E"/>
    <w:rPr>
      <w:rFonts w:ascii="Times New Roman" w:eastAsia="Times New Roman" w:hAnsi="Times New Roman" w:cs="Times New Roman"/>
      <w:noProof/>
    </w:rPr>
  </w:style>
  <w:style w:type="character" w:styleId="Hyperlink">
    <w:name w:val="Hyperlink"/>
    <w:basedOn w:val="DefaultParagraphFont"/>
    <w:uiPriority w:val="99"/>
    <w:unhideWhenUsed/>
    <w:rsid w:val="00E957DC"/>
    <w:rPr>
      <w:color w:val="0000FF" w:themeColor="hyperlink"/>
      <w:u w:val="single"/>
    </w:rPr>
  </w:style>
  <w:style w:type="character" w:customStyle="1" w:styleId="UnresolvedMention">
    <w:name w:val="Unresolved Mention"/>
    <w:basedOn w:val="DefaultParagraphFont"/>
    <w:uiPriority w:val="99"/>
    <w:semiHidden/>
    <w:unhideWhenUsed/>
    <w:rsid w:val="00E957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dx.doi.org/10.1016/j.jns.2013.01.012"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5881</Words>
  <Characters>3352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Pangelinan</dc:creator>
  <cp:keywords/>
  <dc:description/>
  <cp:lastModifiedBy>Parag Sharma Ishwar Lal Sharma, Integra-PDY, IN</cp:lastModifiedBy>
  <cp:revision>2</cp:revision>
  <dcterms:created xsi:type="dcterms:W3CDTF">2019-05-28T19:02:00Z</dcterms:created>
  <dcterms:modified xsi:type="dcterms:W3CDTF">2019-05-28T19:02:00Z</dcterms:modified>
</cp:coreProperties>
</file>